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7B36EE7" w14:textId="397EFE2D" w:rsidR="00BA08BC" w:rsidRPr="004014A5" w:rsidRDefault="004014A5">
      <w:pPr>
        <w:ind w:firstLineChars="50" w:firstLine="1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 w:hint="eastAsia"/>
          <w:b/>
          <w:bCs/>
          <w:sz w:val="24"/>
          <w:szCs w:val="24"/>
        </w:rPr>
        <w:t>Su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pplementary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able 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Summary of genetic variants selected in this study</w:t>
      </w:r>
    </w:p>
    <w:tbl>
      <w:tblPr>
        <w:tblW w:w="9356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9"/>
        <w:gridCol w:w="1560"/>
        <w:gridCol w:w="850"/>
        <w:gridCol w:w="1418"/>
        <w:gridCol w:w="1276"/>
        <w:gridCol w:w="1417"/>
        <w:gridCol w:w="2126"/>
      </w:tblGrid>
      <w:tr w:rsidR="00BA08BC" w:rsidRPr="00D16504" w14:paraId="26C60319" w14:textId="77777777">
        <w:trPr>
          <w:trHeight w:val="392"/>
        </w:trPr>
        <w:tc>
          <w:tcPr>
            <w:tcW w:w="709" w:type="dxa"/>
            <w:shd w:val="clear" w:color="auto" w:fill="FFFFFF"/>
          </w:tcPr>
          <w:p w14:paraId="49B27B9E" w14:textId="77777777" w:rsidR="00BA08BC" w:rsidRPr="00D16504" w:rsidRDefault="004014A5">
            <w:pPr>
              <w:widowControl/>
              <w:spacing w:line="276" w:lineRule="auto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No.</w:t>
            </w:r>
          </w:p>
        </w:tc>
        <w:tc>
          <w:tcPr>
            <w:tcW w:w="1560" w:type="dxa"/>
            <w:shd w:val="clear" w:color="auto" w:fill="FFFFFF"/>
            <w:noWrap/>
          </w:tcPr>
          <w:p w14:paraId="5F3D4539" w14:textId="77777777" w:rsidR="00BA08BC" w:rsidRPr="00D16504" w:rsidRDefault="004014A5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SNP</w:t>
            </w:r>
          </w:p>
        </w:tc>
        <w:tc>
          <w:tcPr>
            <w:tcW w:w="850" w:type="dxa"/>
            <w:shd w:val="clear" w:color="auto" w:fill="auto"/>
            <w:noWrap/>
          </w:tcPr>
          <w:p w14:paraId="4C9579F7" w14:textId="77777777" w:rsidR="00BA08BC" w:rsidRPr="00D16504" w:rsidRDefault="004014A5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HR</w:t>
            </w:r>
          </w:p>
        </w:tc>
        <w:tc>
          <w:tcPr>
            <w:tcW w:w="1418" w:type="dxa"/>
          </w:tcPr>
          <w:p w14:paraId="1D74E5E7" w14:textId="77777777" w:rsidR="00BA08BC" w:rsidRPr="00D16504" w:rsidRDefault="004014A5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Position (Bp)</w:t>
            </w:r>
          </w:p>
        </w:tc>
        <w:tc>
          <w:tcPr>
            <w:tcW w:w="1276" w:type="dxa"/>
          </w:tcPr>
          <w:p w14:paraId="28A49B59" w14:textId="77777777" w:rsidR="00BA08BC" w:rsidRPr="00D16504" w:rsidRDefault="004014A5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EA/AA</w:t>
            </w:r>
          </w:p>
        </w:tc>
        <w:tc>
          <w:tcPr>
            <w:tcW w:w="1417" w:type="dxa"/>
          </w:tcPr>
          <w:p w14:paraId="4DE8634C" w14:textId="77777777" w:rsidR="00BA08BC" w:rsidRPr="00D16504" w:rsidRDefault="004014A5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EA frequency</w:t>
            </w:r>
          </w:p>
        </w:tc>
        <w:tc>
          <w:tcPr>
            <w:tcW w:w="2126" w:type="dxa"/>
          </w:tcPr>
          <w:p w14:paraId="67363CC3" w14:textId="27B8D45A" w:rsidR="00BA08BC" w:rsidRPr="00D16504" w:rsidRDefault="004014A5">
            <w:pPr>
              <w:widowControl/>
              <w:jc w:val="center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 xml:space="preserve">Related </w:t>
            </w:r>
            <w:r w:rsidR="00D16504" w:rsidRPr="00D16504">
              <w:rPr>
                <w:rFonts w:ascii="Times New Roman" w:hAnsi="Times New Roman" w:cs="Times New Roman"/>
                <w:szCs w:val="21"/>
              </w:rPr>
              <w:t>Genetic Loci</w:t>
            </w:r>
          </w:p>
        </w:tc>
      </w:tr>
      <w:tr w:rsidR="00BA08BC" w:rsidRPr="00D16504" w14:paraId="0138E19A" w14:textId="77777777" w:rsidTr="00581B2A">
        <w:trPr>
          <w:trHeight w:val="288"/>
        </w:trPr>
        <w:tc>
          <w:tcPr>
            <w:tcW w:w="709" w:type="dxa"/>
            <w:shd w:val="clear" w:color="auto" w:fill="E2EFD9" w:themeFill="accent6" w:themeFillTint="33"/>
          </w:tcPr>
          <w:p w14:paraId="15718C0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560" w:type="dxa"/>
            <w:shd w:val="clear" w:color="auto" w:fill="E2EFD9" w:themeFill="accent6" w:themeFillTint="33"/>
            <w:noWrap/>
            <w:vAlign w:val="center"/>
          </w:tcPr>
          <w:p w14:paraId="4015E05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bookmarkStart w:id="0" w:name="OLE_LINK9"/>
            <w:bookmarkStart w:id="1" w:name="OLE_LINK10"/>
            <w:r w:rsidRPr="00D16504">
              <w:rPr>
                <w:rFonts w:ascii="Times New Roman" w:hAnsi="Times New Roman" w:cs="Times New Roman" w:hint="eastAsia"/>
                <w:szCs w:val="21"/>
              </w:rPr>
              <w:t>rs823118</w:t>
            </w:r>
            <w:bookmarkEnd w:id="0"/>
            <w:bookmarkEnd w:id="1"/>
          </w:p>
        </w:tc>
        <w:tc>
          <w:tcPr>
            <w:tcW w:w="850" w:type="dxa"/>
            <w:shd w:val="clear" w:color="auto" w:fill="E2EFD9" w:themeFill="accent6" w:themeFillTint="33"/>
            <w:noWrap/>
            <w:vAlign w:val="center"/>
          </w:tcPr>
          <w:p w14:paraId="224CC78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</w:p>
        </w:tc>
        <w:tc>
          <w:tcPr>
            <w:tcW w:w="1418" w:type="dxa"/>
            <w:shd w:val="clear" w:color="auto" w:fill="E2EFD9" w:themeFill="accent6" w:themeFillTint="33"/>
            <w:vAlign w:val="center"/>
          </w:tcPr>
          <w:p w14:paraId="768FFA1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05723572</w:t>
            </w:r>
          </w:p>
        </w:tc>
        <w:tc>
          <w:tcPr>
            <w:tcW w:w="1276" w:type="dxa"/>
            <w:shd w:val="clear" w:color="auto" w:fill="E2EFD9" w:themeFill="accent6" w:themeFillTint="33"/>
            <w:vAlign w:val="center"/>
          </w:tcPr>
          <w:p w14:paraId="0C79E8A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T</w:t>
            </w:r>
          </w:p>
        </w:tc>
        <w:tc>
          <w:tcPr>
            <w:tcW w:w="1417" w:type="dxa"/>
            <w:shd w:val="clear" w:color="auto" w:fill="E2EFD9" w:themeFill="accent6" w:themeFillTint="33"/>
            <w:vAlign w:val="center"/>
          </w:tcPr>
          <w:p w14:paraId="3BDDF24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15</w:t>
            </w:r>
          </w:p>
        </w:tc>
        <w:tc>
          <w:tcPr>
            <w:tcW w:w="2126" w:type="dxa"/>
            <w:shd w:val="clear" w:color="auto" w:fill="E2EFD9" w:themeFill="accent6" w:themeFillTint="33"/>
            <w:vAlign w:val="center"/>
          </w:tcPr>
          <w:p w14:paraId="4CA56C4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NUCKS1</w:t>
            </w:r>
          </w:p>
        </w:tc>
      </w:tr>
      <w:tr w:rsidR="00BA08BC" w:rsidRPr="00D16504" w14:paraId="1D556B3B" w14:textId="77777777" w:rsidTr="00581B2A">
        <w:trPr>
          <w:trHeight w:val="288"/>
        </w:trPr>
        <w:tc>
          <w:tcPr>
            <w:tcW w:w="709" w:type="dxa"/>
            <w:shd w:val="clear" w:color="auto" w:fill="E2EFD9" w:themeFill="accent6" w:themeFillTint="33"/>
          </w:tcPr>
          <w:p w14:paraId="7E338EA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560" w:type="dxa"/>
            <w:shd w:val="clear" w:color="auto" w:fill="E2EFD9" w:themeFill="accent6" w:themeFillTint="33"/>
            <w:noWrap/>
            <w:vAlign w:val="center"/>
          </w:tcPr>
          <w:p w14:paraId="1AF5C33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bookmarkStart w:id="2" w:name="OLE_LINK12"/>
            <w:bookmarkStart w:id="3" w:name="OLE_LINK11"/>
            <w:r w:rsidRPr="00D16504">
              <w:rPr>
                <w:rFonts w:ascii="Times New Roman" w:hAnsi="Times New Roman" w:cs="Times New Roman" w:hint="eastAsia"/>
                <w:szCs w:val="21"/>
              </w:rPr>
              <w:t>rs10797576</w:t>
            </w:r>
            <w:bookmarkEnd w:id="2"/>
            <w:bookmarkEnd w:id="3"/>
          </w:p>
        </w:tc>
        <w:tc>
          <w:tcPr>
            <w:tcW w:w="850" w:type="dxa"/>
            <w:shd w:val="clear" w:color="auto" w:fill="E2EFD9" w:themeFill="accent6" w:themeFillTint="33"/>
            <w:noWrap/>
            <w:vAlign w:val="center"/>
          </w:tcPr>
          <w:p w14:paraId="614DF84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</w:p>
        </w:tc>
        <w:tc>
          <w:tcPr>
            <w:tcW w:w="1418" w:type="dxa"/>
            <w:shd w:val="clear" w:color="auto" w:fill="E2EFD9" w:themeFill="accent6" w:themeFillTint="33"/>
            <w:vAlign w:val="center"/>
          </w:tcPr>
          <w:p w14:paraId="073BA97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32664611</w:t>
            </w:r>
          </w:p>
        </w:tc>
        <w:tc>
          <w:tcPr>
            <w:tcW w:w="1276" w:type="dxa"/>
            <w:shd w:val="clear" w:color="auto" w:fill="E2EFD9" w:themeFill="accent6" w:themeFillTint="33"/>
            <w:vAlign w:val="center"/>
          </w:tcPr>
          <w:p w14:paraId="16E03D7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shd w:val="clear" w:color="auto" w:fill="E2EFD9" w:themeFill="accent6" w:themeFillTint="33"/>
            <w:vAlign w:val="center"/>
          </w:tcPr>
          <w:p w14:paraId="33A33A9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37</w:t>
            </w:r>
          </w:p>
        </w:tc>
        <w:tc>
          <w:tcPr>
            <w:tcW w:w="2126" w:type="dxa"/>
            <w:shd w:val="clear" w:color="auto" w:fill="E2EFD9" w:themeFill="accent6" w:themeFillTint="33"/>
            <w:vAlign w:val="center"/>
          </w:tcPr>
          <w:p w14:paraId="180BF22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IPA1L2</w:t>
            </w:r>
          </w:p>
        </w:tc>
      </w:tr>
      <w:tr w:rsidR="00BA08BC" w:rsidRPr="00D16504" w14:paraId="33C5B91C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70FF7E9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4A83DA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465376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550E3C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</w:p>
        </w:tc>
        <w:tc>
          <w:tcPr>
            <w:tcW w:w="1418" w:type="dxa"/>
            <w:vAlign w:val="center"/>
          </w:tcPr>
          <w:p w14:paraId="5B3F8CD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26916078</w:t>
            </w:r>
          </w:p>
        </w:tc>
        <w:tc>
          <w:tcPr>
            <w:tcW w:w="1276" w:type="dxa"/>
            <w:vAlign w:val="center"/>
          </w:tcPr>
          <w:p w14:paraId="300B8A8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T</w:t>
            </w:r>
          </w:p>
        </w:tc>
        <w:tc>
          <w:tcPr>
            <w:tcW w:w="1417" w:type="dxa"/>
            <w:vAlign w:val="center"/>
          </w:tcPr>
          <w:p w14:paraId="45CEE04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15</w:t>
            </w:r>
          </w:p>
        </w:tc>
        <w:tc>
          <w:tcPr>
            <w:tcW w:w="2126" w:type="dxa"/>
            <w:vAlign w:val="center"/>
          </w:tcPr>
          <w:p w14:paraId="2C7F895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ITPKB</w:t>
            </w:r>
          </w:p>
        </w:tc>
      </w:tr>
      <w:tr w:rsidR="00BA08BC" w:rsidRPr="00D16504" w14:paraId="19016E7F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35B387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D92308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71628662</w:t>
            </w:r>
          </w:p>
        </w:tc>
        <w:tc>
          <w:tcPr>
            <w:tcW w:w="850" w:type="dxa"/>
            <w:shd w:val="clear" w:color="auto" w:fill="FFFFFF"/>
            <w:noWrap/>
            <w:vAlign w:val="center"/>
          </w:tcPr>
          <w:p w14:paraId="0C5BA7B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</w:p>
        </w:tc>
        <w:tc>
          <w:tcPr>
            <w:tcW w:w="1418" w:type="dxa"/>
            <w:vAlign w:val="center"/>
          </w:tcPr>
          <w:p w14:paraId="333D218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55359992</w:t>
            </w:r>
          </w:p>
        </w:tc>
        <w:tc>
          <w:tcPr>
            <w:tcW w:w="1276" w:type="dxa"/>
            <w:vAlign w:val="bottom"/>
          </w:tcPr>
          <w:p w14:paraId="4B3CAF1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72158D7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015</w:t>
            </w:r>
          </w:p>
        </w:tc>
        <w:tc>
          <w:tcPr>
            <w:tcW w:w="2126" w:type="dxa"/>
            <w:vAlign w:val="center"/>
          </w:tcPr>
          <w:p w14:paraId="3FE03FE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GBA</w:t>
            </w:r>
            <w:r w:rsidRPr="00D16504">
              <w:rPr>
                <w:rFonts w:ascii="Times New Roman" w:hAnsi="Times New Roman" w:cs="Times New Roman"/>
                <w:i/>
                <w:iCs/>
                <w:szCs w:val="21"/>
              </w:rPr>
              <w:t>/</w:t>
            </w: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YT11</w:t>
            </w:r>
          </w:p>
        </w:tc>
      </w:tr>
      <w:tr w:rsidR="00BA08BC" w:rsidRPr="00D16504" w14:paraId="36B3C063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66F8BA3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6F0D36D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643053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68FD7B9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418" w:type="dxa"/>
            <w:vAlign w:val="center"/>
          </w:tcPr>
          <w:p w14:paraId="5F7A62F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35539967</w:t>
            </w:r>
          </w:p>
        </w:tc>
        <w:tc>
          <w:tcPr>
            <w:tcW w:w="1276" w:type="dxa"/>
            <w:vAlign w:val="center"/>
          </w:tcPr>
          <w:p w14:paraId="75343A4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6FADBD9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488</w:t>
            </w:r>
          </w:p>
        </w:tc>
        <w:tc>
          <w:tcPr>
            <w:tcW w:w="2126" w:type="dxa"/>
            <w:vAlign w:val="center"/>
          </w:tcPr>
          <w:p w14:paraId="774F426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ACMSD</w:t>
            </w:r>
          </w:p>
        </w:tc>
      </w:tr>
      <w:tr w:rsidR="00BA08BC" w:rsidRPr="00D16504" w14:paraId="387F678B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8E874C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78D3BAF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4043159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6DB8B86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418" w:type="dxa"/>
            <w:vAlign w:val="center"/>
          </w:tcPr>
          <w:p w14:paraId="6287081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02413116</w:t>
            </w:r>
          </w:p>
        </w:tc>
        <w:tc>
          <w:tcPr>
            <w:tcW w:w="1276" w:type="dxa"/>
            <w:vAlign w:val="center"/>
          </w:tcPr>
          <w:p w14:paraId="714DDE2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T</w:t>
            </w:r>
          </w:p>
        </w:tc>
        <w:tc>
          <w:tcPr>
            <w:tcW w:w="1417" w:type="dxa"/>
            <w:vAlign w:val="center"/>
          </w:tcPr>
          <w:p w14:paraId="5351484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52</w:t>
            </w:r>
          </w:p>
        </w:tc>
        <w:tc>
          <w:tcPr>
            <w:tcW w:w="2126" w:type="dxa"/>
            <w:vAlign w:val="center"/>
          </w:tcPr>
          <w:p w14:paraId="704F97C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IL1R2</w:t>
            </w:r>
          </w:p>
        </w:tc>
      </w:tr>
      <w:tr w:rsidR="00BA08BC" w:rsidRPr="00D16504" w14:paraId="6D683F26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0AB411D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391D56D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5311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599925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</w:p>
        </w:tc>
        <w:tc>
          <w:tcPr>
            <w:tcW w:w="1418" w:type="dxa"/>
            <w:vAlign w:val="center"/>
          </w:tcPr>
          <w:p w14:paraId="5F8F960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6133632</w:t>
            </w:r>
          </w:p>
        </w:tc>
        <w:tc>
          <w:tcPr>
            <w:tcW w:w="1276" w:type="dxa"/>
            <w:vAlign w:val="center"/>
          </w:tcPr>
          <w:p w14:paraId="227A770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4F346EF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85</w:t>
            </w:r>
          </w:p>
        </w:tc>
        <w:tc>
          <w:tcPr>
            <w:tcW w:w="2126" w:type="dxa"/>
            <w:vAlign w:val="center"/>
          </w:tcPr>
          <w:p w14:paraId="2992523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CN2A</w:t>
            </w:r>
          </w:p>
        </w:tc>
      </w:tr>
      <w:tr w:rsidR="00BA08BC" w:rsidRPr="00D16504" w14:paraId="0ACFEEB7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534B7FB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26FE43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680817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69926C5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1418" w:type="dxa"/>
            <w:vAlign w:val="center"/>
          </w:tcPr>
          <w:p w14:paraId="315424F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8705690</w:t>
            </w:r>
          </w:p>
        </w:tc>
        <w:tc>
          <w:tcPr>
            <w:tcW w:w="1276" w:type="dxa"/>
            <w:vAlign w:val="center"/>
          </w:tcPr>
          <w:p w14:paraId="041A26B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7A4CFDC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37</w:t>
            </w:r>
            <w:r w:rsidRPr="00D16504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2126" w:type="dxa"/>
            <w:vAlign w:val="center"/>
          </w:tcPr>
          <w:p w14:paraId="76B14C7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LINC00693</w:t>
            </w:r>
          </w:p>
        </w:tc>
      </w:tr>
      <w:tr w:rsidR="00BA08BC" w:rsidRPr="00D16504" w14:paraId="011E7C61" w14:textId="77777777">
        <w:trPr>
          <w:trHeight w:val="61"/>
        </w:trPr>
        <w:tc>
          <w:tcPr>
            <w:tcW w:w="709" w:type="dxa"/>
            <w:shd w:val="clear" w:color="auto" w:fill="FFFFFF"/>
          </w:tcPr>
          <w:p w14:paraId="6605A8D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9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22B091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5185635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480867A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1418" w:type="dxa"/>
            <w:vAlign w:val="center"/>
          </w:tcPr>
          <w:p w14:paraId="057E847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87520857</w:t>
            </w:r>
          </w:p>
        </w:tc>
        <w:tc>
          <w:tcPr>
            <w:tcW w:w="1276" w:type="dxa"/>
            <w:vAlign w:val="center"/>
          </w:tcPr>
          <w:p w14:paraId="61AD66B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G</w:t>
            </w:r>
          </w:p>
        </w:tc>
        <w:tc>
          <w:tcPr>
            <w:tcW w:w="1417" w:type="dxa"/>
            <w:vAlign w:val="center"/>
          </w:tcPr>
          <w:p w14:paraId="544A098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036</w:t>
            </w:r>
          </w:p>
        </w:tc>
        <w:tc>
          <w:tcPr>
            <w:tcW w:w="2126" w:type="dxa"/>
            <w:vAlign w:val="center"/>
          </w:tcPr>
          <w:p w14:paraId="375CE08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CHMP2B</w:t>
            </w:r>
          </w:p>
        </w:tc>
      </w:tr>
      <w:tr w:rsidR="00BA08BC" w:rsidRPr="00D16504" w14:paraId="3FAD6CDF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099646D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10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6528896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263747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F2B73C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1418" w:type="dxa"/>
            <w:vAlign w:val="center"/>
          </w:tcPr>
          <w:p w14:paraId="2106063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82762437</w:t>
            </w:r>
          </w:p>
        </w:tc>
        <w:tc>
          <w:tcPr>
            <w:tcW w:w="1276" w:type="dxa"/>
            <w:vAlign w:val="center"/>
          </w:tcPr>
          <w:p w14:paraId="7F29532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6F6803F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219</w:t>
            </w:r>
          </w:p>
        </w:tc>
        <w:tc>
          <w:tcPr>
            <w:tcW w:w="2126" w:type="dxa"/>
            <w:vAlign w:val="center"/>
          </w:tcPr>
          <w:p w14:paraId="046C094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MCCC1</w:t>
            </w:r>
          </w:p>
        </w:tc>
      </w:tr>
      <w:tr w:rsidR="00BA08BC" w:rsidRPr="00D16504" w14:paraId="0DBA6B41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7B366CB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11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71F4BFA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407322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569658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1418" w:type="dxa"/>
            <w:vAlign w:val="center"/>
          </w:tcPr>
          <w:p w14:paraId="4768A94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8277488</w:t>
            </w:r>
          </w:p>
        </w:tc>
        <w:tc>
          <w:tcPr>
            <w:tcW w:w="1276" w:type="dxa"/>
            <w:vAlign w:val="center"/>
          </w:tcPr>
          <w:p w14:paraId="1532322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T</w:t>
            </w:r>
          </w:p>
        </w:tc>
        <w:tc>
          <w:tcPr>
            <w:tcW w:w="1417" w:type="dxa"/>
            <w:vAlign w:val="center"/>
          </w:tcPr>
          <w:p w14:paraId="41BBC31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32</w:t>
            </w:r>
          </w:p>
        </w:tc>
        <w:tc>
          <w:tcPr>
            <w:tcW w:w="2126" w:type="dxa"/>
            <w:vAlign w:val="center"/>
          </w:tcPr>
          <w:p w14:paraId="5B37FB8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ATB1</w:t>
            </w:r>
          </w:p>
        </w:tc>
      </w:tr>
      <w:tr w:rsidR="00BA08BC" w:rsidRPr="00D16504" w14:paraId="736B9A96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3B148F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12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349405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249785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2C351E5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1418" w:type="dxa"/>
            <w:vAlign w:val="center"/>
          </w:tcPr>
          <w:p w14:paraId="0CD900C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8748989</w:t>
            </w:r>
          </w:p>
        </w:tc>
        <w:tc>
          <w:tcPr>
            <w:tcW w:w="1276" w:type="dxa"/>
            <w:vAlign w:val="center"/>
          </w:tcPr>
          <w:p w14:paraId="7C001D6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T</w:t>
            </w:r>
          </w:p>
        </w:tc>
        <w:tc>
          <w:tcPr>
            <w:tcW w:w="1417" w:type="dxa"/>
            <w:vAlign w:val="center"/>
          </w:tcPr>
          <w:p w14:paraId="2B75A27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47</w:t>
            </w:r>
          </w:p>
        </w:tc>
        <w:tc>
          <w:tcPr>
            <w:tcW w:w="2126" w:type="dxa"/>
            <w:vAlign w:val="center"/>
          </w:tcPr>
          <w:p w14:paraId="5AE7386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IP6K2</w:t>
            </w:r>
          </w:p>
        </w:tc>
      </w:tr>
      <w:tr w:rsidR="00BA08BC" w:rsidRPr="00D16504" w14:paraId="5868015C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02165E2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2F27138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401689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0923EFB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</w:p>
        </w:tc>
        <w:tc>
          <w:tcPr>
            <w:tcW w:w="1418" w:type="dxa"/>
            <w:vAlign w:val="center"/>
          </w:tcPr>
          <w:p w14:paraId="42B024A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0992864</w:t>
            </w:r>
          </w:p>
        </w:tc>
        <w:tc>
          <w:tcPr>
            <w:tcW w:w="1276" w:type="dxa"/>
            <w:vAlign w:val="center"/>
          </w:tcPr>
          <w:p w14:paraId="7A7A3CE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C/T</w:t>
            </w:r>
          </w:p>
        </w:tc>
        <w:tc>
          <w:tcPr>
            <w:tcW w:w="1417" w:type="dxa"/>
            <w:vAlign w:val="center"/>
          </w:tcPr>
          <w:p w14:paraId="3E806DB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319</w:t>
            </w:r>
          </w:p>
        </w:tc>
        <w:tc>
          <w:tcPr>
            <w:tcW w:w="2126" w:type="dxa"/>
            <w:vAlign w:val="center"/>
          </w:tcPr>
          <w:p w14:paraId="5FFF18D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NMD3</w:t>
            </w:r>
          </w:p>
        </w:tc>
      </w:tr>
      <w:tr w:rsidR="00BA08BC" w:rsidRPr="00D16504" w14:paraId="3208F4D5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90914C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5C6F789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431186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B718E8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vAlign w:val="center"/>
          </w:tcPr>
          <w:p w14:paraId="0E756C7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951947</w:t>
            </w:r>
          </w:p>
        </w:tc>
        <w:tc>
          <w:tcPr>
            <w:tcW w:w="1276" w:type="dxa"/>
            <w:vAlign w:val="center"/>
          </w:tcPr>
          <w:p w14:paraId="49CEFD8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T</w:t>
            </w:r>
          </w:p>
        </w:tc>
        <w:tc>
          <w:tcPr>
            <w:tcW w:w="1417" w:type="dxa"/>
            <w:vAlign w:val="center"/>
          </w:tcPr>
          <w:p w14:paraId="24E0036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99</w:t>
            </w:r>
          </w:p>
        </w:tc>
        <w:tc>
          <w:tcPr>
            <w:tcW w:w="2126" w:type="dxa"/>
            <w:vAlign w:val="center"/>
          </w:tcPr>
          <w:p w14:paraId="40EF291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TMEM175</w:t>
            </w:r>
          </w:p>
        </w:tc>
      </w:tr>
      <w:tr w:rsidR="00BA08BC" w:rsidRPr="00D16504" w14:paraId="7291A713" w14:textId="77777777" w:rsidTr="00581B2A">
        <w:trPr>
          <w:trHeight w:val="288"/>
        </w:trPr>
        <w:tc>
          <w:tcPr>
            <w:tcW w:w="709" w:type="dxa"/>
            <w:shd w:val="clear" w:color="auto" w:fill="FBE4D5" w:themeFill="accent2" w:themeFillTint="33"/>
          </w:tcPr>
          <w:p w14:paraId="1CA56B2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1560" w:type="dxa"/>
            <w:shd w:val="clear" w:color="auto" w:fill="FBE4D5" w:themeFill="accent2" w:themeFillTint="33"/>
            <w:noWrap/>
            <w:vAlign w:val="center"/>
          </w:tcPr>
          <w:p w14:paraId="110D17A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724635</w:t>
            </w:r>
          </w:p>
        </w:tc>
        <w:tc>
          <w:tcPr>
            <w:tcW w:w="850" w:type="dxa"/>
            <w:shd w:val="clear" w:color="auto" w:fill="FBE4D5" w:themeFill="accent2" w:themeFillTint="33"/>
            <w:noWrap/>
            <w:vAlign w:val="center"/>
          </w:tcPr>
          <w:p w14:paraId="3E51430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shd w:val="clear" w:color="auto" w:fill="FBE4D5" w:themeFill="accent2" w:themeFillTint="33"/>
            <w:vAlign w:val="center"/>
          </w:tcPr>
          <w:p w14:paraId="4E842EF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5737101</w:t>
            </w:r>
          </w:p>
        </w:tc>
        <w:tc>
          <w:tcPr>
            <w:tcW w:w="1276" w:type="dxa"/>
            <w:shd w:val="clear" w:color="auto" w:fill="FBE4D5" w:themeFill="accent2" w:themeFillTint="33"/>
            <w:vAlign w:val="center"/>
          </w:tcPr>
          <w:p w14:paraId="400A9D0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A</w:t>
            </w:r>
          </w:p>
        </w:tc>
        <w:tc>
          <w:tcPr>
            <w:tcW w:w="1417" w:type="dxa"/>
            <w:shd w:val="clear" w:color="auto" w:fill="FBE4D5" w:themeFill="accent2" w:themeFillTint="33"/>
            <w:vAlign w:val="center"/>
          </w:tcPr>
          <w:p w14:paraId="7236496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437</w:t>
            </w:r>
          </w:p>
        </w:tc>
        <w:tc>
          <w:tcPr>
            <w:tcW w:w="2126" w:type="dxa"/>
            <w:shd w:val="clear" w:color="auto" w:fill="FBE4D5" w:themeFill="accent2" w:themeFillTint="33"/>
            <w:vAlign w:val="center"/>
          </w:tcPr>
          <w:p w14:paraId="27AB52B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BST1</w:t>
            </w:r>
          </w:p>
        </w:tc>
      </w:tr>
      <w:tr w:rsidR="00BA08BC" w:rsidRPr="00D16504" w14:paraId="6BD4C9AF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58C3674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5B5D236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6812193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F24B4E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vAlign w:val="center"/>
          </w:tcPr>
          <w:p w14:paraId="5E3D1DD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77198986</w:t>
            </w:r>
          </w:p>
        </w:tc>
        <w:tc>
          <w:tcPr>
            <w:tcW w:w="1276" w:type="dxa"/>
            <w:vAlign w:val="center"/>
          </w:tcPr>
          <w:p w14:paraId="69AEC11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703225C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98</w:t>
            </w:r>
          </w:p>
        </w:tc>
        <w:tc>
          <w:tcPr>
            <w:tcW w:w="2126" w:type="dxa"/>
            <w:vAlign w:val="center"/>
          </w:tcPr>
          <w:p w14:paraId="4EDF693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FAM47E</w:t>
            </w:r>
            <w:r w:rsidRPr="00D16504">
              <w:rPr>
                <w:rFonts w:ascii="Times New Roman" w:hAnsi="Times New Roman" w:cs="Times New Roman"/>
                <w:i/>
                <w:iCs/>
                <w:szCs w:val="21"/>
              </w:rPr>
              <w:t>/</w:t>
            </w: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CARB2</w:t>
            </w:r>
          </w:p>
        </w:tc>
      </w:tr>
      <w:tr w:rsidR="00BA08BC" w:rsidRPr="00D16504" w14:paraId="41C1BFDB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5D4A22D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026FA5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5618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25F38A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vAlign w:val="center"/>
          </w:tcPr>
          <w:p w14:paraId="4A0CE5A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90626111</w:t>
            </w:r>
          </w:p>
        </w:tc>
        <w:tc>
          <w:tcPr>
            <w:tcW w:w="1276" w:type="dxa"/>
            <w:vAlign w:val="center"/>
          </w:tcPr>
          <w:p w14:paraId="6BD2826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A</w:t>
            </w:r>
          </w:p>
        </w:tc>
        <w:tc>
          <w:tcPr>
            <w:tcW w:w="1417" w:type="dxa"/>
            <w:vAlign w:val="center"/>
          </w:tcPr>
          <w:p w14:paraId="05E130E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75</w:t>
            </w:r>
          </w:p>
        </w:tc>
        <w:tc>
          <w:tcPr>
            <w:tcW w:w="2126" w:type="dxa"/>
            <w:vAlign w:val="center"/>
          </w:tcPr>
          <w:p w14:paraId="2B1E3AC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NCA</w:t>
            </w:r>
          </w:p>
        </w:tc>
      </w:tr>
      <w:tr w:rsidR="00BA08BC" w:rsidRPr="00D16504" w14:paraId="301B8487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0EA0D0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6E03730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7873801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561B6E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vAlign w:val="center"/>
          </w:tcPr>
          <w:p w14:paraId="60B3900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14360372</w:t>
            </w:r>
          </w:p>
        </w:tc>
        <w:tc>
          <w:tcPr>
            <w:tcW w:w="1276" w:type="dxa"/>
            <w:vAlign w:val="center"/>
          </w:tcPr>
          <w:p w14:paraId="63A8D53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T</w:t>
            </w:r>
          </w:p>
        </w:tc>
        <w:tc>
          <w:tcPr>
            <w:tcW w:w="1417" w:type="dxa"/>
            <w:vAlign w:val="center"/>
          </w:tcPr>
          <w:p w14:paraId="5F07E70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06</w:t>
            </w:r>
          </w:p>
        </w:tc>
        <w:tc>
          <w:tcPr>
            <w:tcW w:w="2126" w:type="dxa"/>
            <w:vAlign w:val="center"/>
          </w:tcPr>
          <w:p w14:paraId="4D361DA1" w14:textId="77777777" w:rsidR="00BA08BC" w:rsidRPr="00D16504" w:rsidRDefault="00CC395A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hyperlink r:id="rId8" w:tooltip="https://www.genecards.org/cgi-bin/carddisp.pl?gene=CAMK2D&amp;keywords=rs78738012" w:history="1">
              <w:r w:rsidR="004014A5" w:rsidRPr="00D16504">
                <w:rPr>
                  <w:rFonts w:ascii="Times New Roman" w:hAnsi="Times New Roman" w:cs="Times New Roman" w:hint="eastAsia"/>
                  <w:i/>
                  <w:iCs/>
                  <w:szCs w:val="21"/>
                </w:rPr>
                <w:t>CAMK2D</w:t>
              </w:r>
            </w:hyperlink>
          </w:p>
        </w:tc>
      </w:tr>
      <w:tr w:rsidR="00BA08BC" w:rsidRPr="00D16504" w14:paraId="40299905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AB7FD1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</w:t>
            </w:r>
            <w:r w:rsidRPr="00D16504">
              <w:rPr>
                <w:rFonts w:ascii="Times New Roman" w:hAnsi="Times New Roman" w:cs="Times New Roman"/>
                <w:szCs w:val="21"/>
              </w:rPr>
              <w:t>9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6F764C1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931074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28516F7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vAlign w:val="center"/>
          </w:tcPr>
          <w:p w14:paraId="572EC82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90639515</w:t>
            </w:r>
          </w:p>
        </w:tc>
        <w:tc>
          <w:tcPr>
            <w:tcW w:w="1276" w:type="dxa"/>
            <w:vAlign w:val="center"/>
          </w:tcPr>
          <w:p w14:paraId="38C2684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G/T</w:t>
            </w:r>
          </w:p>
        </w:tc>
        <w:tc>
          <w:tcPr>
            <w:tcW w:w="1417" w:type="dxa"/>
            <w:vAlign w:val="center"/>
          </w:tcPr>
          <w:p w14:paraId="15271DE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39</w:t>
            </w:r>
            <w:r w:rsidRPr="00D16504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2126" w:type="dxa"/>
            <w:vAlign w:val="center"/>
          </w:tcPr>
          <w:p w14:paraId="18B3AE1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NCA</w:t>
            </w:r>
          </w:p>
        </w:tc>
      </w:tr>
      <w:tr w:rsidR="00BA08BC" w:rsidRPr="00D16504" w14:paraId="4EB95B07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16E01C4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2EAA746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24805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C3FDF9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</w:p>
        </w:tc>
        <w:tc>
          <w:tcPr>
            <w:tcW w:w="1418" w:type="dxa"/>
            <w:vAlign w:val="center"/>
          </w:tcPr>
          <w:p w14:paraId="1970A33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858332</w:t>
            </w:r>
          </w:p>
        </w:tc>
        <w:tc>
          <w:tcPr>
            <w:tcW w:w="1276" w:type="dxa"/>
            <w:vAlign w:val="center"/>
          </w:tcPr>
          <w:p w14:paraId="1131E07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C/T</w:t>
            </w:r>
          </w:p>
        </w:tc>
        <w:tc>
          <w:tcPr>
            <w:tcW w:w="1417" w:type="dxa"/>
            <w:vAlign w:val="center"/>
          </w:tcPr>
          <w:p w14:paraId="417C7E7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12</w:t>
            </w:r>
            <w:r w:rsidRPr="00D16504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2126" w:type="dxa"/>
            <w:vAlign w:val="center"/>
          </w:tcPr>
          <w:p w14:paraId="600C30C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GAK</w:t>
            </w:r>
          </w:p>
        </w:tc>
      </w:tr>
      <w:tr w:rsidR="00BA08BC" w:rsidRPr="00D16504" w14:paraId="125C5D26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37E5EF9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B262C3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950533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27BB73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418" w:type="dxa"/>
            <w:vAlign w:val="center"/>
          </w:tcPr>
          <w:p w14:paraId="6F3176E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34199105</w:t>
            </w:r>
          </w:p>
        </w:tc>
        <w:tc>
          <w:tcPr>
            <w:tcW w:w="1276" w:type="dxa"/>
            <w:vAlign w:val="center"/>
          </w:tcPr>
          <w:p w14:paraId="57AB4A4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A/C</w:t>
            </w:r>
          </w:p>
        </w:tc>
        <w:tc>
          <w:tcPr>
            <w:tcW w:w="1417" w:type="dxa"/>
            <w:vAlign w:val="center"/>
          </w:tcPr>
          <w:p w14:paraId="614DF91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10</w:t>
            </w:r>
            <w:r w:rsidRPr="00D16504"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2126" w:type="dxa"/>
            <w:vAlign w:val="center"/>
          </w:tcPr>
          <w:p w14:paraId="075992A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C5orf24</w:t>
            </w:r>
          </w:p>
        </w:tc>
      </w:tr>
      <w:tr w:rsidR="00BA08BC" w:rsidRPr="00D16504" w14:paraId="1ECB03A9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7C6E490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2DF483A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269452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186BB67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5</w:t>
            </w:r>
          </w:p>
        </w:tc>
        <w:tc>
          <w:tcPr>
            <w:tcW w:w="1418" w:type="dxa"/>
            <w:vAlign w:val="center"/>
          </w:tcPr>
          <w:p w14:paraId="77431B4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60273923</w:t>
            </w:r>
          </w:p>
        </w:tc>
        <w:tc>
          <w:tcPr>
            <w:tcW w:w="1276" w:type="dxa"/>
            <w:vAlign w:val="center"/>
          </w:tcPr>
          <w:p w14:paraId="6479D01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A</w:t>
            </w:r>
          </w:p>
        </w:tc>
        <w:tc>
          <w:tcPr>
            <w:tcW w:w="1417" w:type="dxa"/>
            <w:vAlign w:val="center"/>
          </w:tcPr>
          <w:p w14:paraId="30314B8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15</w:t>
            </w:r>
          </w:p>
        </w:tc>
        <w:tc>
          <w:tcPr>
            <w:tcW w:w="2126" w:type="dxa"/>
            <w:vAlign w:val="center"/>
          </w:tcPr>
          <w:p w14:paraId="6E2BBBA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NDUFAF2</w:t>
            </w:r>
          </w:p>
        </w:tc>
      </w:tr>
      <w:tr w:rsidR="00BA08BC" w:rsidRPr="00D16504" w14:paraId="654BEB34" w14:textId="77777777" w:rsidTr="00581B2A">
        <w:trPr>
          <w:trHeight w:val="288"/>
        </w:trPr>
        <w:tc>
          <w:tcPr>
            <w:tcW w:w="709" w:type="dxa"/>
            <w:shd w:val="clear" w:color="auto" w:fill="FBE4D5" w:themeFill="accent2" w:themeFillTint="33"/>
          </w:tcPr>
          <w:p w14:paraId="6D5825F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560" w:type="dxa"/>
            <w:shd w:val="clear" w:color="auto" w:fill="FBE4D5" w:themeFill="accent2" w:themeFillTint="33"/>
            <w:noWrap/>
            <w:vAlign w:val="center"/>
          </w:tcPr>
          <w:p w14:paraId="69B537B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2528068</w:t>
            </w:r>
          </w:p>
        </w:tc>
        <w:tc>
          <w:tcPr>
            <w:tcW w:w="850" w:type="dxa"/>
            <w:shd w:val="clear" w:color="auto" w:fill="FBE4D5" w:themeFill="accent2" w:themeFillTint="33"/>
            <w:noWrap/>
            <w:vAlign w:val="center"/>
          </w:tcPr>
          <w:p w14:paraId="6827504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418" w:type="dxa"/>
            <w:shd w:val="clear" w:color="auto" w:fill="FBE4D5" w:themeFill="accent2" w:themeFillTint="33"/>
            <w:vAlign w:val="center"/>
          </w:tcPr>
          <w:p w14:paraId="47409E9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72487762</w:t>
            </w:r>
          </w:p>
        </w:tc>
        <w:tc>
          <w:tcPr>
            <w:tcW w:w="1276" w:type="dxa"/>
            <w:shd w:val="clear" w:color="auto" w:fill="FBE4D5" w:themeFill="accent2" w:themeFillTint="33"/>
            <w:vAlign w:val="center"/>
          </w:tcPr>
          <w:p w14:paraId="15111A6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T/C</w:t>
            </w:r>
          </w:p>
        </w:tc>
        <w:tc>
          <w:tcPr>
            <w:tcW w:w="1417" w:type="dxa"/>
            <w:shd w:val="clear" w:color="auto" w:fill="FBE4D5" w:themeFill="accent2" w:themeFillTint="33"/>
            <w:vAlign w:val="center"/>
          </w:tcPr>
          <w:p w14:paraId="4C2E3AC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28</w:t>
            </w:r>
            <w:r w:rsidRPr="00D16504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2126" w:type="dxa"/>
            <w:shd w:val="clear" w:color="auto" w:fill="FBE4D5" w:themeFill="accent2" w:themeFillTint="33"/>
            <w:vAlign w:val="center"/>
          </w:tcPr>
          <w:p w14:paraId="2490E27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RIMS1</w:t>
            </w:r>
          </w:p>
        </w:tc>
      </w:tr>
      <w:tr w:rsidR="00BA08BC" w:rsidRPr="00D16504" w14:paraId="3E6150BE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C8B282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24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718FEFC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99736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9ED909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418" w:type="dxa"/>
            <w:vAlign w:val="center"/>
          </w:tcPr>
          <w:p w14:paraId="69CFA8D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12243291</w:t>
            </w:r>
          </w:p>
        </w:tc>
        <w:tc>
          <w:tcPr>
            <w:tcW w:w="1276" w:type="dxa"/>
            <w:vAlign w:val="center"/>
          </w:tcPr>
          <w:p w14:paraId="5E8E549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154F2B8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80</w:t>
            </w:r>
            <w:r w:rsidRPr="00D16504"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2126" w:type="dxa"/>
            <w:vAlign w:val="center"/>
          </w:tcPr>
          <w:p w14:paraId="194670C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FYN</w:t>
            </w:r>
          </w:p>
        </w:tc>
      </w:tr>
      <w:tr w:rsidR="00BA08BC" w:rsidRPr="00D16504" w14:paraId="7DABF489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366369A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EDA1E3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9468199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0C4F97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6</w:t>
            </w:r>
          </w:p>
        </w:tc>
        <w:tc>
          <w:tcPr>
            <w:tcW w:w="1418" w:type="dxa"/>
            <w:vAlign w:val="center"/>
          </w:tcPr>
          <w:p w14:paraId="0FA2545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7681215</w:t>
            </w:r>
          </w:p>
        </w:tc>
        <w:tc>
          <w:tcPr>
            <w:tcW w:w="1276" w:type="dxa"/>
            <w:vAlign w:val="center"/>
          </w:tcPr>
          <w:p w14:paraId="618B7EB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3F88901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72</w:t>
            </w:r>
          </w:p>
        </w:tc>
        <w:tc>
          <w:tcPr>
            <w:tcW w:w="2126" w:type="dxa"/>
            <w:vAlign w:val="center"/>
          </w:tcPr>
          <w:p w14:paraId="750C8DE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ZNF184</w:t>
            </w:r>
          </w:p>
        </w:tc>
      </w:tr>
      <w:tr w:rsidR="00BA08BC" w:rsidRPr="00D16504" w14:paraId="54D1275D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8D1191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lastRenderedPageBreak/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8BC61C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9934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0E008BC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7</w:t>
            </w:r>
          </w:p>
        </w:tc>
        <w:tc>
          <w:tcPr>
            <w:tcW w:w="1418" w:type="dxa"/>
            <w:vAlign w:val="center"/>
          </w:tcPr>
          <w:p w14:paraId="4600164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3293746</w:t>
            </w:r>
          </w:p>
        </w:tc>
        <w:tc>
          <w:tcPr>
            <w:tcW w:w="1276" w:type="dxa"/>
            <w:vAlign w:val="center"/>
          </w:tcPr>
          <w:p w14:paraId="0C62B33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A</w:t>
            </w:r>
          </w:p>
        </w:tc>
        <w:tc>
          <w:tcPr>
            <w:tcW w:w="1417" w:type="dxa"/>
            <w:vAlign w:val="center"/>
          </w:tcPr>
          <w:p w14:paraId="4181817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68</w:t>
            </w:r>
          </w:p>
        </w:tc>
        <w:tc>
          <w:tcPr>
            <w:tcW w:w="2126" w:type="dxa"/>
            <w:vAlign w:val="center"/>
          </w:tcPr>
          <w:p w14:paraId="2050BF8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GPNMB</w:t>
            </w:r>
          </w:p>
        </w:tc>
      </w:tr>
      <w:tr w:rsidR="00BA08BC" w:rsidRPr="00D16504" w14:paraId="55027146" w14:textId="77777777" w:rsidTr="00581B2A">
        <w:trPr>
          <w:trHeight w:val="288"/>
        </w:trPr>
        <w:tc>
          <w:tcPr>
            <w:tcW w:w="709" w:type="dxa"/>
            <w:shd w:val="clear" w:color="auto" w:fill="FBE4D5" w:themeFill="accent2" w:themeFillTint="33"/>
          </w:tcPr>
          <w:p w14:paraId="76DFFBE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1560" w:type="dxa"/>
            <w:shd w:val="clear" w:color="auto" w:fill="FBE4D5" w:themeFill="accent2" w:themeFillTint="33"/>
            <w:noWrap/>
            <w:vAlign w:val="center"/>
          </w:tcPr>
          <w:p w14:paraId="09CF434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591323</w:t>
            </w:r>
          </w:p>
        </w:tc>
        <w:tc>
          <w:tcPr>
            <w:tcW w:w="850" w:type="dxa"/>
            <w:shd w:val="clear" w:color="auto" w:fill="FBE4D5" w:themeFill="accent2" w:themeFillTint="33"/>
            <w:noWrap/>
            <w:vAlign w:val="center"/>
          </w:tcPr>
          <w:p w14:paraId="6F53DDF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8</w:t>
            </w:r>
          </w:p>
        </w:tc>
        <w:tc>
          <w:tcPr>
            <w:tcW w:w="1418" w:type="dxa"/>
            <w:shd w:val="clear" w:color="auto" w:fill="FBE4D5" w:themeFill="accent2" w:themeFillTint="33"/>
            <w:vAlign w:val="center"/>
          </w:tcPr>
          <w:p w14:paraId="7F77464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697091</w:t>
            </w:r>
          </w:p>
        </w:tc>
        <w:tc>
          <w:tcPr>
            <w:tcW w:w="1276" w:type="dxa"/>
            <w:shd w:val="clear" w:color="auto" w:fill="FBE4D5" w:themeFill="accent2" w:themeFillTint="33"/>
            <w:vAlign w:val="center"/>
          </w:tcPr>
          <w:p w14:paraId="1DCF6A2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A/G</w:t>
            </w:r>
          </w:p>
        </w:tc>
        <w:tc>
          <w:tcPr>
            <w:tcW w:w="1417" w:type="dxa"/>
            <w:shd w:val="clear" w:color="auto" w:fill="FBE4D5" w:themeFill="accent2" w:themeFillTint="33"/>
            <w:vAlign w:val="center"/>
          </w:tcPr>
          <w:p w14:paraId="3928571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293</w:t>
            </w:r>
          </w:p>
        </w:tc>
        <w:tc>
          <w:tcPr>
            <w:tcW w:w="2126" w:type="dxa"/>
            <w:shd w:val="clear" w:color="auto" w:fill="FBE4D5" w:themeFill="accent2" w:themeFillTint="33"/>
            <w:vAlign w:val="center"/>
          </w:tcPr>
          <w:p w14:paraId="5BA145D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FGF20</w:t>
            </w:r>
          </w:p>
        </w:tc>
      </w:tr>
      <w:tr w:rsidR="00BA08BC" w:rsidRPr="00D16504" w14:paraId="70901C66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59C06E8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465D4B0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2280104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0413E31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8</w:t>
            </w:r>
          </w:p>
        </w:tc>
        <w:tc>
          <w:tcPr>
            <w:tcW w:w="1418" w:type="dxa"/>
            <w:vAlign w:val="center"/>
          </w:tcPr>
          <w:p w14:paraId="09FB04B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2525980</w:t>
            </w:r>
          </w:p>
        </w:tc>
        <w:tc>
          <w:tcPr>
            <w:tcW w:w="1276" w:type="dxa"/>
            <w:vAlign w:val="center"/>
          </w:tcPr>
          <w:p w14:paraId="7DF12F9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28BB431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67</w:t>
            </w:r>
          </w:p>
        </w:tc>
        <w:tc>
          <w:tcPr>
            <w:tcW w:w="2126" w:type="dxa"/>
            <w:vAlign w:val="center"/>
          </w:tcPr>
          <w:p w14:paraId="3308B83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ORBS3</w:t>
            </w:r>
          </w:p>
        </w:tc>
      </w:tr>
      <w:tr w:rsidR="00BA08BC" w:rsidRPr="00D16504" w14:paraId="13EAA15C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639E700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</w:t>
            </w:r>
            <w:r w:rsidRPr="00D16504">
              <w:rPr>
                <w:rFonts w:ascii="Times New Roman" w:hAnsi="Times New Roman" w:cs="Times New Roman"/>
                <w:szCs w:val="21"/>
              </w:rPr>
              <w:t>9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503BFFC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329410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28D0433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9</w:t>
            </w:r>
          </w:p>
        </w:tc>
        <w:tc>
          <w:tcPr>
            <w:tcW w:w="1418" w:type="dxa"/>
            <w:vAlign w:val="center"/>
          </w:tcPr>
          <w:p w14:paraId="58AF919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7579690</w:t>
            </w:r>
          </w:p>
        </w:tc>
        <w:tc>
          <w:tcPr>
            <w:tcW w:w="1276" w:type="dxa"/>
            <w:vAlign w:val="center"/>
          </w:tcPr>
          <w:p w14:paraId="627103F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G</w:t>
            </w:r>
          </w:p>
        </w:tc>
        <w:tc>
          <w:tcPr>
            <w:tcW w:w="1417" w:type="dxa"/>
            <w:vAlign w:val="center"/>
          </w:tcPr>
          <w:p w14:paraId="24B1870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71</w:t>
            </w:r>
          </w:p>
        </w:tc>
        <w:tc>
          <w:tcPr>
            <w:tcW w:w="2126" w:type="dxa"/>
            <w:vAlign w:val="center"/>
          </w:tcPr>
          <w:p w14:paraId="4995D3C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H3GL2</w:t>
            </w:r>
          </w:p>
        </w:tc>
      </w:tr>
      <w:tr w:rsidR="00BA08BC" w:rsidRPr="00D16504" w14:paraId="0A38E1BE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B3D0A0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5FB5C26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074881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AF07EF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0</w:t>
            </w:r>
          </w:p>
        </w:tc>
        <w:tc>
          <w:tcPr>
            <w:tcW w:w="1418" w:type="dxa"/>
            <w:vAlign w:val="center"/>
          </w:tcPr>
          <w:p w14:paraId="574328B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04015279</w:t>
            </w:r>
          </w:p>
        </w:tc>
        <w:tc>
          <w:tcPr>
            <w:tcW w:w="1276" w:type="dxa"/>
            <w:vAlign w:val="center"/>
          </w:tcPr>
          <w:p w14:paraId="467CBDC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3A8A67D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85</w:t>
            </w:r>
            <w:r w:rsidRPr="00D16504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2126" w:type="dxa"/>
            <w:vAlign w:val="center"/>
          </w:tcPr>
          <w:p w14:paraId="6ABDB0E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GBF1</w:t>
            </w:r>
          </w:p>
        </w:tc>
      </w:tr>
      <w:tr w:rsidR="00BA08BC" w:rsidRPr="00D16504" w14:paraId="7249F42A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338FC9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7C3FA43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0906923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08ADC7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0</w:t>
            </w:r>
          </w:p>
        </w:tc>
        <w:tc>
          <w:tcPr>
            <w:tcW w:w="1418" w:type="dxa"/>
            <w:vAlign w:val="center"/>
          </w:tcPr>
          <w:p w14:paraId="5A39AEC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5569598</w:t>
            </w:r>
          </w:p>
        </w:tc>
        <w:tc>
          <w:tcPr>
            <w:tcW w:w="1276" w:type="dxa"/>
            <w:vAlign w:val="center"/>
          </w:tcPr>
          <w:p w14:paraId="71F3F74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C/A</w:t>
            </w:r>
          </w:p>
        </w:tc>
        <w:tc>
          <w:tcPr>
            <w:tcW w:w="1417" w:type="dxa"/>
            <w:vAlign w:val="center"/>
          </w:tcPr>
          <w:p w14:paraId="3762C5A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06</w:t>
            </w:r>
          </w:p>
        </w:tc>
        <w:tc>
          <w:tcPr>
            <w:tcW w:w="2126" w:type="dxa"/>
            <w:vAlign w:val="center"/>
          </w:tcPr>
          <w:p w14:paraId="63453D3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FAM171A1</w:t>
            </w:r>
          </w:p>
        </w:tc>
      </w:tr>
      <w:tr w:rsidR="00BA08BC" w:rsidRPr="00D16504" w14:paraId="0C4B2D79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1A28EE4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32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2F4955A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7077361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2B68F02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0</w:t>
            </w:r>
          </w:p>
        </w:tc>
        <w:tc>
          <w:tcPr>
            <w:tcW w:w="1418" w:type="dxa"/>
            <w:vAlign w:val="center"/>
          </w:tcPr>
          <w:p w14:paraId="73D17F8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5561543</w:t>
            </w:r>
          </w:p>
        </w:tc>
        <w:tc>
          <w:tcPr>
            <w:tcW w:w="1276" w:type="dxa"/>
            <w:vAlign w:val="center"/>
          </w:tcPr>
          <w:p w14:paraId="4717225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5D8CF61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874</w:t>
            </w:r>
          </w:p>
        </w:tc>
        <w:tc>
          <w:tcPr>
            <w:tcW w:w="2126" w:type="dxa"/>
            <w:vAlign w:val="center"/>
          </w:tcPr>
          <w:p w14:paraId="03CA8B3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ITGA8</w:t>
            </w:r>
          </w:p>
        </w:tc>
      </w:tr>
      <w:tr w:rsidR="00BA08BC" w:rsidRPr="00D16504" w14:paraId="7FA4969E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3B1C3DC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457B6F7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79394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2B70C09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1</w:t>
            </w:r>
          </w:p>
        </w:tc>
        <w:tc>
          <w:tcPr>
            <w:tcW w:w="1418" w:type="dxa"/>
            <w:vAlign w:val="center"/>
          </w:tcPr>
          <w:p w14:paraId="1F9A155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83544472</w:t>
            </w:r>
          </w:p>
        </w:tc>
        <w:tc>
          <w:tcPr>
            <w:tcW w:w="1276" w:type="dxa"/>
            <w:vAlign w:val="center"/>
          </w:tcPr>
          <w:p w14:paraId="753156F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00E2099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463</w:t>
            </w:r>
          </w:p>
        </w:tc>
        <w:tc>
          <w:tcPr>
            <w:tcW w:w="2126" w:type="dxa"/>
            <w:vAlign w:val="center"/>
          </w:tcPr>
          <w:p w14:paraId="7A96A0D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DLG2</w:t>
            </w:r>
          </w:p>
        </w:tc>
      </w:tr>
      <w:tr w:rsidR="00BA08BC" w:rsidRPr="00D16504" w14:paraId="1C7A30E8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68331A3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B81A2B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32964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074B640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1</w:t>
            </w:r>
          </w:p>
        </w:tc>
        <w:tc>
          <w:tcPr>
            <w:tcW w:w="1418" w:type="dxa"/>
            <w:vAlign w:val="center"/>
          </w:tcPr>
          <w:p w14:paraId="7249207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33765367</w:t>
            </w:r>
          </w:p>
        </w:tc>
        <w:tc>
          <w:tcPr>
            <w:tcW w:w="1276" w:type="dxa"/>
            <w:vAlign w:val="center"/>
          </w:tcPr>
          <w:p w14:paraId="7A6F000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0F609FA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27</w:t>
            </w:r>
          </w:p>
        </w:tc>
        <w:tc>
          <w:tcPr>
            <w:tcW w:w="2126" w:type="dxa"/>
            <w:vAlign w:val="center"/>
          </w:tcPr>
          <w:p w14:paraId="08D9897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MIR4697</w:t>
            </w:r>
          </w:p>
        </w:tc>
      </w:tr>
      <w:tr w:rsidR="00BA08BC" w:rsidRPr="00D16504" w14:paraId="14C465B6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16B2F5F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6A93F69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610045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4967556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2</w:t>
            </w:r>
          </w:p>
        </w:tc>
        <w:tc>
          <w:tcPr>
            <w:tcW w:w="1418" w:type="dxa"/>
            <w:vAlign w:val="center"/>
          </w:tcPr>
          <w:p w14:paraId="1C44D8E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33063768</w:t>
            </w:r>
          </w:p>
        </w:tc>
        <w:tc>
          <w:tcPr>
            <w:tcW w:w="1276" w:type="dxa"/>
            <w:vAlign w:val="center"/>
          </w:tcPr>
          <w:p w14:paraId="18426A3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46F0A3D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485</w:t>
            </w:r>
          </w:p>
        </w:tc>
        <w:tc>
          <w:tcPr>
            <w:tcW w:w="2126" w:type="dxa"/>
            <w:vAlign w:val="center"/>
          </w:tcPr>
          <w:p w14:paraId="18C9E78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FBRSL1</w:t>
            </w:r>
          </w:p>
        </w:tc>
      </w:tr>
      <w:tr w:rsidR="00BA08BC" w:rsidRPr="00D16504" w14:paraId="05EF48CF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D7EC30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30C70B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7690479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F4D8E9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2</w:t>
            </w:r>
          </w:p>
        </w:tc>
        <w:tc>
          <w:tcPr>
            <w:tcW w:w="1418" w:type="dxa"/>
            <w:vAlign w:val="center"/>
          </w:tcPr>
          <w:p w14:paraId="3D6372A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0614434</w:t>
            </w:r>
          </w:p>
        </w:tc>
        <w:tc>
          <w:tcPr>
            <w:tcW w:w="1276" w:type="dxa"/>
            <w:vAlign w:val="center"/>
          </w:tcPr>
          <w:p w14:paraId="2B32FF1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5E70B73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132</w:t>
            </w:r>
          </w:p>
        </w:tc>
        <w:tc>
          <w:tcPr>
            <w:tcW w:w="2126" w:type="dxa"/>
            <w:vAlign w:val="center"/>
          </w:tcPr>
          <w:p w14:paraId="2531E37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LRRK2</w:t>
            </w:r>
          </w:p>
        </w:tc>
      </w:tr>
      <w:tr w:rsidR="00BA08BC" w:rsidRPr="00D16504" w14:paraId="21615302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47C8F01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2B043E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06018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F28E32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2</w:t>
            </w:r>
          </w:p>
        </w:tc>
        <w:tc>
          <w:tcPr>
            <w:tcW w:w="1418" w:type="dxa"/>
            <w:vAlign w:val="center"/>
          </w:tcPr>
          <w:p w14:paraId="1EA050C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23303586</w:t>
            </w:r>
          </w:p>
        </w:tc>
        <w:tc>
          <w:tcPr>
            <w:tcW w:w="1276" w:type="dxa"/>
            <w:vAlign w:val="center"/>
          </w:tcPr>
          <w:p w14:paraId="0746BBF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A</w:t>
            </w:r>
          </w:p>
        </w:tc>
        <w:tc>
          <w:tcPr>
            <w:tcW w:w="1417" w:type="dxa"/>
            <w:vAlign w:val="center"/>
          </w:tcPr>
          <w:p w14:paraId="3FA5503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450</w:t>
            </w:r>
          </w:p>
        </w:tc>
        <w:tc>
          <w:tcPr>
            <w:tcW w:w="2126" w:type="dxa"/>
            <w:vAlign w:val="center"/>
          </w:tcPr>
          <w:p w14:paraId="4402256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/>
                <w:i/>
                <w:iCs/>
                <w:szCs w:val="21"/>
              </w:rPr>
              <w:t>OGFOD2</w:t>
            </w:r>
          </w:p>
        </w:tc>
      </w:tr>
      <w:tr w:rsidR="00BA08BC" w:rsidRPr="00D16504" w14:paraId="7C8DA285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DBA39D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5C4A875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956818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237B77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3</w:t>
            </w:r>
          </w:p>
        </w:tc>
        <w:tc>
          <w:tcPr>
            <w:tcW w:w="1418" w:type="dxa"/>
            <w:vAlign w:val="center"/>
          </w:tcPr>
          <w:p w14:paraId="1E86A21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9927732</w:t>
            </w:r>
          </w:p>
        </w:tc>
        <w:tc>
          <w:tcPr>
            <w:tcW w:w="1276" w:type="dxa"/>
            <w:vAlign w:val="center"/>
          </w:tcPr>
          <w:p w14:paraId="2E05B70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2C4B83D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74</w:t>
            </w:r>
            <w:r w:rsidRPr="00D16504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2126" w:type="dxa"/>
            <w:vAlign w:val="center"/>
          </w:tcPr>
          <w:p w14:paraId="680E02C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CAB39L</w:t>
            </w:r>
          </w:p>
        </w:tc>
      </w:tr>
      <w:tr w:rsidR="00BA08BC" w:rsidRPr="00D16504" w14:paraId="657247DC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60A0CFC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</w:t>
            </w:r>
            <w:r w:rsidRPr="00D16504">
              <w:rPr>
                <w:rFonts w:ascii="Times New Roman" w:hAnsi="Times New Roman" w:cs="Times New Roman"/>
                <w:szCs w:val="21"/>
              </w:rPr>
              <w:t>9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14503B7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4771268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65054DB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3</w:t>
            </w:r>
          </w:p>
        </w:tc>
        <w:tc>
          <w:tcPr>
            <w:tcW w:w="1418" w:type="dxa"/>
            <w:vAlign w:val="center"/>
          </w:tcPr>
          <w:p w14:paraId="178271D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97865021</w:t>
            </w:r>
          </w:p>
        </w:tc>
        <w:tc>
          <w:tcPr>
            <w:tcW w:w="1276" w:type="dxa"/>
            <w:vAlign w:val="center"/>
          </w:tcPr>
          <w:p w14:paraId="0257211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639C9E0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237</w:t>
            </w:r>
          </w:p>
        </w:tc>
        <w:tc>
          <w:tcPr>
            <w:tcW w:w="2126" w:type="dxa"/>
            <w:vAlign w:val="center"/>
          </w:tcPr>
          <w:p w14:paraId="0A687C39" w14:textId="77777777" w:rsidR="00BA08BC" w:rsidRPr="00D16504" w:rsidRDefault="00CC395A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hyperlink r:id="rId9" w:tooltip="https://www.genecards.org/cgi-bin/carddisp.pl?gene=MBNL2&amp;keywords=rs4771268" w:history="1">
              <w:r w:rsidR="004014A5" w:rsidRPr="00D16504">
                <w:rPr>
                  <w:rFonts w:ascii="Times New Roman" w:hAnsi="Times New Roman" w:cs="Times New Roman" w:hint="eastAsia"/>
                  <w:i/>
                  <w:iCs/>
                  <w:szCs w:val="21"/>
                </w:rPr>
                <w:t>MBNL2</w:t>
              </w:r>
            </w:hyperlink>
          </w:p>
        </w:tc>
      </w:tr>
      <w:tr w:rsidR="00BA08BC" w:rsidRPr="00D16504" w14:paraId="4266C610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6C3BA2C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0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46DFAC2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</w:t>
            </w:r>
            <w:r w:rsidRPr="00D16504">
              <w:rPr>
                <w:rFonts w:ascii="Times New Roman" w:hAnsi="Times New Roman" w:cs="Times New Roman"/>
                <w:szCs w:val="21"/>
              </w:rPr>
              <w:t>12147950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0DDCB06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4</w:t>
            </w:r>
          </w:p>
        </w:tc>
        <w:tc>
          <w:tcPr>
            <w:tcW w:w="1418" w:type="dxa"/>
            <w:vAlign w:val="center"/>
          </w:tcPr>
          <w:p w14:paraId="6667735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7989270</w:t>
            </w:r>
          </w:p>
        </w:tc>
        <w:tc>
          <w:tcPr>
            <w:tcW w:w="1276" w:type="dxa"/>
            <w:vAlign w:val="center"/>
          </w:tcPr>
          <w:p w14:paraId="29C1E03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0DC2D27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·438</w:t>
            </w:r>
          </w:p>
        </w:tc>
        <w:tc>
          <w:tcPr>
            <w:tcW w:w="2126" w:type="dxa"/>
            <w:vAlign w:val="center"/>
          </w:tcPr>
          <w:p w14:paraId="0610826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/>
                <w:i/>
                <w:iCs/>
                <w:szCs w:val="21"/>
              </w:rPr>
              <w:t>MIPOL1</w:t>
            </w:r>
          </w:p>
        </w:tc>
      </w:tr>
      <w:tr w:rsidR="00BA08BC" w:rsidRPr="00D16504" w14:paraId="623048C8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7BC9333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70BDE7C4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158026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40714BE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4</w:t>
            </w:r>
          </w:p>
        </w:tc>
        <w:tc>
          <w:tcPr>
            <w:tcW w:w="1418" w:type="dxa"/>
            <w:vAlign w:val="center"/>
          </w:tcPr>
          <w:p w14:paraId="5579C6F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55348869</w:t>
            </w:r>
          </w:p>
        </w:tc>
        <w:tc>
          <w:tcPr>
            <w:tcW w:w="1276" w:type="dxa"/>
            <w:vAlign w:val="center"/>
          </w:tcPr>
          <w:p w14:paraId="3BD1E63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7E799D9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07</w:t>
            </w:r>
          </w:p>
        </w:tc>
        <w:tc>
          <w:tcPr>
            <w:tcW w:w="2126" w:type="dxa"/>
            <w:vAlign w:val="center"/>
          </w:tcPr>
          <w:p w14:paraId="1A9F093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GCH1</w:t>
            </w:r>
          </w:p>
        </w:tc>
      </w:tr>
      <w:tr w:rsidR="00BA08BC" w:rsidRPr="00D16504" w14:paraId="263DF1F7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7165126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2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4D7FA28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8005172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48BF0C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4</w:t>
            </w:r>
          </w:p>
        </w:tc>
        <w:tc>
          <w:tcPr>
            <w:tcW w:w="1418" w:type="dxa"/>
            <w:vAlign w:val="center"/>
          </w:tcPr>
          <w:p w14:paraId="77A128A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88472612</w:t>
            </w:r>
          </w:p>
        </w:tc>
        <w:tc>
          <w:tcPr>
            <w:tcW w:w="1276" w:type="dxa"/>
            <w:vAlign w:val="center"/>
          </w:tcPr>
          <w:p w14:paraId="7CA0B1F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3BD8D00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424</w:t>
            </w:r>
          </w:p>
        </w:tc>
        <w:tc>
          <w:tcPr>
            <w:tcW w:w="2126" w:type="dxa"/>
            <w:vAlign w:val="center"/>
          </w:tcPr>
          <w:p w14:paraId="07B0D73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GALC</w:t>
            </w:r>
          </w:p>
        </w:tc>
      </w:tr>
      <w:tr w:rsidR="00BA08BC" w:rsidRPr="00D16504" w14:paraId="74546237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31784A0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3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6EBDACD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2414739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D9C7EF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5</w:t>
            </w:r>
          </w:p>
        </w:tc>
        <w:tc>
          <w:tcPr>
            <w:tcW w:w="1418" w:type="dxa"/>
            <w:vAlign w:val="center"/>
          </w:tcPr>
          <w:p w14:paraId="77BF688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61994134</w:t>
            </w:r>
          </w:p>
        </w:tc>
        <w:tc>
          <w:tcPr>
            <w:tcW w:w="1276" w:type="dxa"/>
            <w:vAlign w:val="center"/>
          </w:tcPr>
          <w:p w14:paraId="0519CFB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A</w:t>
            </w:r>
          </w:p>
        </w:tc>
        <w:tc>
          <w:tcPr>
            <w:tcW w:w="1417" w:type="dxa"/>
            <w:vAlign w:val="center"/>
          </w:tcPr>
          <w:p w14:paraId="4A41B29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292</w:t>
            </w:r>
          </w:p>
        </w:tc>
        <w:tc>
          <w:tcPr>
            <w:tcW w:w="2126" w:type="dxa"/>
            <w:vAlign w:val="center"/>
          </w:tcPr>
          <w:p w14:paraId="556DE76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VPS13C</w:t>
            </w:r>
          </w:p>
        </w:tc>
      </w:tr>
      <w:tr w:rsidR="00BA08BC" w:rsidRPr="00D16504" w14:paraId="79D1D754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6448D07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4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5872421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4235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325D620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</w:t>
            </w:r>
          </w:p>
        </w:tc>
        <w:tc>
          <w:tcPr>
            <w:tcW w:w="1418" w:type="dxa"/>
            <w:vAlign w:val="center"/>
          </w:tcPr>
          <w:p w14:paraId="4386E7A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31121793</w:t>
            </w:r>
          </w:p>
        </w:tc>
        <w:tc>
          <w:tcPr>
            <w:tcW w:w="1276" w:type="dxa"/>
            <w:vAlign w:val="center"/>
          </w:tcPr>
          <w:p w14:paraId="29710F1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A/G</w:t>
            </w:r>
          </w:p>
        </w:tc>
        <w:tc>
          <w:tcPr>
            <w:tcW w:w="1417" w:type="dxa"/>
            <w:vAlign w:val="center"/>
          </w:tcPr>
          <w:p w14:paraId="715BB12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97</w:t>
            </w:r>
          </w:p>
        </w:tc>
        <w:tc>
          <w:tcPr>
            <w:tcW w:w="2126" w:type="dxa"/>
            <w:vAlign w:val="center"/>
          </w:tcPr>
          <w:p w14:paraId="65A804E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BCKDK</w:t>
            </w:r>
            <w:r w:rsidRPr="00D16504">
              <w:rPr>
                <w:rFonts w:ascii="Times New Roman" w:hAnsi="Times New Roman" w:cs="Times New Roman"/>
                <w:i/>
                <w:iCs/>
                <w:szCs w:val="21"/>
              </w:rPr>
              <w:t>/</w:t>
            </w: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TX1B</w:t>
            </w:r>
          </w:p>
        </w:tc>
      </w:tr>
      <w:tr w:rsidR="00BA08BC" w:rsidRPr="00D16504" w14:paraId="52051E49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023EAC8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5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396E5A9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343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99623A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</w:t>
            </w:r>
          </w:p>
        </w:tc>
        <w:tc>
          <w:tcPr>
            <w:tcW w:w="1418" w:type="dxa"/>
            <w:vAlign w:val="center"/>
          </w:tcPr>
          <w:p w14:paraId="6FE1C0F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9279464</w:t>
            </w:r>
          </w:p>
        </w:tc>
        <w:tc>
          <w:tcPr>
            <w:tcW w:w="1276" w:type="dxa"/>
            <w:vAlign w:val="center"/>
          </w:tcPr>
          <w:p w14:paraId="42B57A2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G</w:t>
            </w:r>
          </w:p>
        </w:tc>
        <w:tc>
          <w:tcPr>
            <w:tcW w:w="1417" w:type="dxa"/>
            <w:vAlign w:val="center"/>
          </w:tcPr>
          <w:p w14:paraId="471C3F0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454</w:t>
            </w:r>
          </w:p>
        </w:tc>
        <w:tc>
          <w:tcPr>
            <w:tcW w:w="2126" w:type="dxa"/>
            <w:vAlign w:val="center"/>
          </w:tcPr>
          <w:p w14:paraId="21ABAC7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/>
                <w:i/>
                <w:iCs/>
                <w:szCs w:val="21"/>
              </w:rPr>
              <w:t>COQ7</w:t>
            </w:r>
          </w:p>
        </w:tc>
      </w:tr>
      <w:tr w:rsidR="00BA08BC" w:rsidRPr="00D16504" w14:paraId="182CCE80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2967BF6C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0C27511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478422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5B5F152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</w:t>
            </w:r>
          </w:p>
        </w:tc>
        <w:tc>
          <w:tcPr>
            <w:tcW w:w="1418" w:type="dxa"/>
            <w:vAlign w:val="center"/>
          </w:tcPr>
          <w:p w14:paraId="69BA862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52599188</w:t>
            </w:r>
          </w:p>
        </w:tc>
        <w:tc>
          <w:tcPr>
            <w:tcW w:w="1276" w:type="dxa"/>
            <w:vAlign w:val="center"/>
          </w:tcPr>
          <w:p w14:paraId="33B966FA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vAlign w:val="center"/>
          </w:tcPr>
          <w:p w14:paraId="6AB0525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265</w:t>
            </w:r>
          </w:p>
        </w:tc>
        <w:tc>
          <w:tcPr>
            <w:tcW w:w="2126" w:type="dxa"/>
            <w:vAlign w:val="center"/>
          </w:tcPr>
          <w:p w14:paraId="0954E04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TOX3</w:t>
            </w:r>
          </w:p>
        </w:tc>
      </w:tr>
      <w:tr w:rsidR="00BA08BC" w:rsidRPr="00D16504" w14:paraId="7C8932E1" w14:textId="77777777" w:rsidTr="00581B2A">
        <w:trPr>
          <w:trHeight w:val="288"/>
        </w:trPr>
        <w:tc>
          <w:tcPr>
            <w:tcW w:w="709" w:type="dxa"/>
            <w:shd w:val="clear" w:color="auto" w:fill="FBE4D5" w:themeFill="accent2" w:themeFillTint="33"/>
          </w:tcPr>
          <w:p w14:paraId="09FABBA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7</w:t>
            </w:r>
          </w:p>
        </w:tc>
        <w:tc>
          <w:tcPr>
            <w:tcW w:w="1560" w:type="dxa"/>
            <w:shd w:val="clear" w:color="auto" w:fill="FBE4D5" w:themeFill="accent2" w:themeFillTint="33"/>
            <w:noWrap/>
            <w:vAlign w:val="center"/>
          </w:tcPr>
          <w:p w14:paraId="72FD9D2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7649553</w:t>
            </w:r>
          </w:p>
        </w:tc>
        <w:tc>
          <w:tcPr>
            <w:tcW w:w="850" w:type="dxa"/>
            <w:shd w:val="clear" w:color="auto" w:fill="FBE4D5" w:themeFill="accent2" w:themeFillTint="33"/>
            <w:noWrap/>
            <w:vAlign w:val="center"/>
          </w:tcPr>
          <w:p w14:paraId="0682D6C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7</w:t>
            </w:r>
          </w:p>
        </w:tc>
        <w:tc>
          <w:tcPr>
            <w:tcW w:w="1418" w:type="dxa"/>
            <w:shd w:val="clear" w:color="auto" w:fill="FBE4D5" w:themeFill="accent2" w:themeFillTint="33"/>
            <w:vAlign w:val="center"/>
          </w:tcPr>
          <w:p w14:paraId="64777D9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3994648</w:t>
            </w:r>
          </w:p>
        </w:tc>
        <w:tc>
          <w:tcPr>
            <w:tcW w:w="1276" w:type="dxa"/>
            <w:shd w:val="clear" w:color="auto" w:fill="FBE4D5" w:themeFill="accent2" w:themeFillTint="33"/>
            <w:vAlign w:val="center"/>
          </w:tcPr>
          <w:p w14:paraId="5719109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T/C</w:t>
            </w:r>
          </w:p>
        </w:tc>
        <w:tc>
          <w:tcPr>
            <w:tcW w:w="1417" w:type="dxa"/>
            <w:shd w:val="clear" w:color="auto" w:fill="FBE4D5" w:themeFill="accent2" w:themeFillTint="33"/>
            <w:vAlign w:val="center"/>
          </w:tcPr>
          <w:p w14:paraId="779F81A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232</w:t>
            </w:r>
          </w:p>
        </w:tc>
        <w:tc>
          <w:tcPr>
            <w:tcW w:w="2126" w:type="dxa"/>
            <w:shd w:val="clear" w:color="auto" w:fill="FBE4D5" w:themeFill="accent2" w:themeFillTint="33"/>
            <w:vAlign w:val="center"/>
          </w:tcPr>
          <w:p w14:paraId="3D3D87A2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MAPT</w:t>
            </w:r>
          </w:p>
        </w:tc>
      </w:tr>
      <w:tr w:rsidR="00BA08BC" w:rsidRPr="00D16504" w14:paraId="390193D8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3671EA8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8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4B403D8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1868035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7A843143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7</w:t>
            </w:r>
          </w:p>
        </w:tc>
        <w:tc>
          <w:tcPr>
            <w:tcW w:w="1418" w:type="dxa"/>
            <w:vAlign w:val="center"/>
          </w:tcPr>
          <w:p w14:paraId="3C62C86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7715101</w:t>
            </w:r>
          </w:p>
        </w:tc>
        <w:tc>
          <w:tcPr>
            <w:tcW w:w="1276" w:type="dxa"/>
            <w:vAlign w:val="center"/>
          </w:tcPr>
          <w:p w14:paraId="34AF1B5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A</w:t>
            </w:r>
          </w:p>
        </w:tc>
        <w:tc>
          <w:tcPr>
            <w:tcW w:w="1417" w:type="dxa"/>
            <w:vAlign w:val="center"/>
          </w:tcPr>
          <w:p w14:paraId="3CB9B9F8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298</w:t>
            </w:r>
          </w:p>
        </w:tc>
        <w:tc>
          <w:tcPr>
            <w:tcW w:w="2126" w:type="dxa"/>
            <w:vAlign w:val="center"/>
          </w:tcPr>
          <w:p w14:paraId="3C202A3F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SREBF1-RAI1</w:t>
            </w:r>
          </w:p>
        </w:tc>
      </w:tr>
      <w:tr w:rsidR="00BA08BC" w:rsidRPr="00D16504" w14:paraId="13E47C33" w14:textId="77777777" w:rsidTr="00581B2A">
        <w:trPr>
          <w:trHeight w:val="288"/>
        </w:trPr>
        <w:tc>
          <w:tcPr>
            <w:tcW w:w="709" w:type="dxa"/>
            <w:shd w:val="clear" w:color="auto" w:fill="E2EFD9" w:themeFill="accent6" w:themeFillTint="33"/>
          </w:tcPr>
          <w:p w14:paraId="0C91A0F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</w:t>
            </w:r>
            <w:r w:rsidRPr="00D16504">
              <w:rPr>
                <w:rFonts w:ascii="Times New Roman" w:hAnsi="Times New Roman" w:cs="Times New Roman"/>
                <w:szCs w:val="21"/>
              </w:rPr>
              <w:t>9</w:t>
            </w:r>
          </w:p>
        </w:tc>
        <w:tc>
          <w:tcPr>
            <w:tcW w:w="1560" w:type="dxa"/>
            <w:shd w:val="clear" w:color="auto" w:fill="E2EFD9" w:themeFill="accent6" w:themeFillTint="33"/>
            <w:noWrap/>
            <w:vAlign w:val="center"/>
          </w:tcPr>
          <w:p w14:paraId="49D8A887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12456492</w:t>
            </w:r>
          </w:p>
        </w:tc>
        <w:tc>
          <w:tcPr>
            <w:tcW w:w="850" w:type="dxa"/>
            <w:shd w:val="clear" w:color="auto" w:fill="E2EFD9" w:themeFill="accent6" w:themeFillTint="33"/>
            <w:noWrap/>
            <w:vAlign w:val="center"/>
          </w:tcPr>
          <w:p w14:paraId="17C60E8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8</w:t>
            </w:r>
          </w:p>
        </w:tc>
        <w:tc>
          <w:tcPr>
            <w:tcW w:w="1418" w:type="dxa"/>
            <w:shd w:val="clear" w:color="auto" w:fill="E2EFD9" w:themeFill="accent6" w:themeFillTint="33"/>
            <w:vAlign w:val="center"/>
          </w:tcPr>
          <w:p w14:paraId="2426F49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40673380</w:t>
            </w:r>
          </w:p>
        </w:tc>
        <w:tc>
          <w:tcPr>
            <w:tcW w:w="1276" w:type="dxa"/>
            <w:shd w:val="clear" w:color="auto" w:fill="E2EFD9" w:themeFill="accent6" w:themeFillTint="33"/>
            <w:vAlign w:val="center"/>
          </w:tcPr>
          <w:p w14:paraId="0582A95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G/A</w:t>
            </w:r>
          </w:p>
        </w:tc>
        <w:tc>
          <w:tcPr>
            <w:tcW w:w="1417" w:type="dxa"/>
            <w:shd w:val="clear" w:color="auto" w:fill="E2EFD9" w:themeFill="accent6" w:themeFillTint="33"/>
            <w:vAlign w:val="center"/>
          </w:tcPr>
          <w:p w14:paraId="00A63516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0.332</w:t>
            </w:r>
          </w:p>
        </w:tc>
        <w:tc>
          <w:tcPr>
            <w:tcW w:w="2126" w:type="dxa"/>
            <w:shd w:val="clear" w:color="auto" w:fill="E2EFD9" w:themeFill="accent6" w:themeFillTint="33"/>
            <w:vAlign w:val="center"/>
          </w:tcPr>
          <w:p w14:paraId="034F4A5D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RIT2</w:t>
            </w:r>
          </w:p>
        </w:tc>
      </w:tr>
      <w:tr w:rsidR="00BA08BC" w14:paraId="7ACC5FE7" w14:textId="77777777">
        <w:trPr>
          <w:trHeight w:val="288"/>
        </w:trPr>
        <w:tc>
          <w:tcPr>
            <w:tcW w:w="709" w:type="dxa"/>
            <w:shd w:val="clear" w:color="auto" w:fill="FFFFFF"/>
          </w:tcPr>
          <w:p w14:paraId="3F7D6829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/>
                <w:szCs w:val="21"/>
              </w:rPr>
              <w:t>50</w:t>
            </w:r>
          </w:p>
        </w:tc>
        <w:tc>
          <w:tcPr>
            <w:tcW w:w="1560" w:type="dxa"/>
            <w:shd w:val="clear" w:color="auto" w:fill="FFFFFF"/>
            <w:noWrap/>
            <w:vAlign w:val="center"/>
          </w:tcPr>
          <w:p w14:paraId="4911BDDB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rs2823357</w:t>
            </w:r>
          </w:p>
        </w:tc>
        <w:tc>
          <w:tcPr>
            <w:tcW w:w="850" w:type="dxa"/>
            <w:shd w:val="clear" w:color="auto" w:fill="auto"/>
            <w:noWrap/>
            <w:vAlign w:val="center"/>
          </w:tcPr>
          <w:p w14:paraId="48AD4B55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21</w:t>
            </w:r>
          </w:p>
        </w:tc>
        <w:tc>
          <w:tcPr>
            <w:tcW w:w="1418" w:type="dxa"/>
            <w:vAlign w:val="center"/>
          </w:tcPr>
          <w:p w14:paraId="3B2FCE60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16914905</w:t>
            </w:r>
          </w:p>
        </w:tc>
        <w:tc>
          <w:tcPr>
            <w:tcW w:w="1276" w:type="dxa"/>
            <w:vAlign w:val="center"/>
          </w:tcPr>
          <w:p w14:paraId="340D1231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G/A</w:t>
            </w:r>
          </w:p>
        </w:tc>
        <w:tc>
          <w:tcPr>
            <w:tcW w:w="1417" w:type="dxa"/>
            <w:vAlign w:val="center"/>
          </w:tcPr>
          <w:p w14:paraId="747FA90E" w14:textId="77777777" w:rsidR="00BA08BC" w:rsidRPr="00D16504" w:rsidRDefault="004014A5">
            <w:pPr>
              <w:widowControl/>
              <w:jc w:val="left"/>
              <w:rPr>
                <w:rFonts w:ascii="Times New Roman" w:hAnsi="Times New Roman" w:cs="Times New Roman"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szCs w:val="21"/>
              </w:rPr>
              <w:t>0.37</w:t>
            </w:r>
          </w:p>
        </w:tc>
        <w:tc>
          <w:tcPr>
            <w:tcW w:w="2126" w:type="dxa"/>
            <w:vAlign w:val="center"/>
          </w:tcPr>
          <w:p w14:paraId="60857452" w14:textId="77777777" w:rsidR="00BA08BC" w:rsidRDefault="004014A5">
            <w:pPr>
              <w:widowControl/>
              <w:jc w:val="left"/>
              <w:rPr>
                <w:rFonts w:ascii="Times New Roman" w:hAnsi="Times New Roman" w:cs="Times New Roman"/>
                <w:i/>
                <w:iCs/>
                <w:szCs w:val="21"/>
              </w:rPr>
            </w:pPr>
            <w:r w:rsidRPr="00D16504">
              <w:rPr>
                <w:rFonts w:ascii="Times New Roman" w:hAnsi="Times New Roman" w:cs="Times New Roman" w:hint="eastAsia"/>
                <w:i/>
                <w:iCs/>
                <w:szCs w:val="21"/>
              </w:rPr>
              <w:t>USP25</w:t>
            </w:r>
          </w:p>
        </w:tc>
      </w:tr>
    </w:tbl>
    <w:p w14:paraId="4987CF26" w14:textId="57E9E30E" w:rsidR="00BA08BC" w:rsidRPr="004014A5" w:rsidRDefault="004014A5" w:rsidP="004014A5">
      <w:pPr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 w:val="22"/>
        </w:rPr>
        <w:t xml:space="preserve">Location </w:t>
      </w:r>
      <w:r>
        <w:rPr>
          <w:rFonts w:ascii="Times New Roman" w:hAnsi="Times New Roman" w:cs="Times New Roman" w:hint="eastAsia"/>
          <w:sz w:val="22"/>
        </w:rPr>
        <w:t>and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rel</w:t>
      </w:r>
      <w:r>
        <w:rPr>
          <w:rFonts w:ascii="Times New Roman" w:hAnsi="Times New Roman" w:cs="Times New Roman"/>
          <w:sz w:val="22"/>
        </w:rPr>
        <w:t xml:space="preserve">ated gene (s) for 50 variants selected in this study based on GWAS meta-analysis </w: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uZzwvQXV0aG9yPjxZZWFyPjIwMTc8L1llYXI+PFJl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</w:fldData>
        </w:fldChar>
      </w:r>
      <w:r>
        <w:rPr>
          <w:rFonts w:ascii="Times New Roman" w:hAnsi="Times New Roman" w:cs="Times New Roman"/>
          <w:sz w:val="22"/>
        </w:rPr>
        <w:instrText xml:space="preserve"> ADDIN EN.CITE </w:instrText>
      </w:r>
      <w:r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uZzwvQXV0aG9yPjxZZWFyPjIwMTc8L1llYXI+PFJl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</w:fldData>
        </w:fldChar>
      </w:r>
      <w:r>
        <w:rPr>
          <w:rFonts w:ascii="Times New Roman" w:hAnsi="Times New Roman" w:cs="Times New Roman"/>
          <w:sz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</w:r>
      <w:r>
        <w:rPr>
          <w:rFonts w:ascii="Times New Roman" w:hAnsi="Times New Roman" w:cs="Times New Roman"/>
          <w:sz w:val="22"/>
        </w:rPr>
        <w:fldChar w:fldCharType="separate"/>
      </w:r>
      <w:r>
        <w:rPr>
          <w:rFonts w:ascii="Times New Roman" w:hAnsi="Times New Roman" w:cs="Times New Roman"/>
          <w:sz w:val="22"/>
          <w:vertAlign w:val="superscript"/>
        </w:rPr>
        <w:t>[8, 9]</w:t>
      </w:r>
      <w:r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>. Abbreviations: SNP, single nucleotide polymorphism; Chr, chromosome; GWAS, genome-wide association studies; EA/AA=</w:t>
      </w:r>
      <w:r>
        <w:rPr>
          <w:rFonts w:ascii="Times New Roman" w:hAnsi="Times New Roman" w:cs="Times New Roman"/>
          <w:szCs w:val="21"/>
        </w:rPr>
        <w:t>Effective allele/alternate allele</w:t>
      </w:r>
    </w:p>
    <w:p w14:paraId="7A22B7BF" w14:textId="02395890" w:rsidR="00BA08BC" w:rsidRDefault="004014A5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等线" w:hAnsi="Times New Roman"/>
          <w:b/>
          <w:bCs/>
          <w:sz w:val="24"/>
          <w:szCs w:val="24"/>
        </w:rPr>
        <w:lastRenderedPageBreak/>
        <w:t xml:space="preserve">Supplementary Table 2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Genetic Associations with </w:t>
      </w:r>
      <w:r>
        <w:rPr>
          <w:rFonts w:ascii="Times New Roman" w:eastAsia="等线" w:hAnsi="Times New Roman"/>
          <w:b/>
          <w:bCs/>
          <w:sz w:val="24"/>
          <w:szCs w:val="24"/>
        </w:rPr>
        <w:t>PD</w:t>
      </w:r>
      <w:r w:rsidR="00DE3F86">
        <w:rPr>
          <w:rFonts w:ascii="Times New Roman" w:eastAsia="等线" w:hAnsi="Times New Roman"/>
          <w:b/>
          <w:bCs/>
          <w:sz w:val="24"/>
          <w:szCs w:val="24"/>
        </w:rPr>
        <w:t xml:space="preserve"> at Baseline</w:t>
      </w:r>
      <w:r w:rsidR="00B144D1">
        <w:rPr>
          <w:rFonts w:ascii="Times New Roman" w:eastAsia="等线" w:hAnsi="Times New Roman"/>
          <w:b/>
          <w:bCs/>
          <w:sz w:val="24"/>
          <w:szCs w:val="24"/>
        </w:rPr>
        <w:t>*</w:t>
      </w:r>
      <w:r w:rsidR="00DE3F86">
        <w:rPr>
          <w:rFonts w:ascii="Times New Roman" w:eastAsia="等线" w:hAnsi="Times New Roman"/>
          <w:b/>
          <w:bCs/>
          <w:sz w:val="24"/>
          <w:szCs w:val="24"/>
        </w:rPr>
        <w:t xml:space="preserve"> </w:t>
      </w:r>
    </w:p>
    <w:tbl>
      <w:tblPr>
        <w:tblStyle w:val="ae"/>
        <w:tblW w:w="8648" w:type="dxa"/>
        <w:jc w:val="center"/>
        <w:tblLook w:val="04A0" w:firstRow="1" w:lastRow="0" w:firstColumn="1" w:lastColumn="0" w:noHBand="0" w:noVBand="1"/>
      </w:tblPr>
      <w:tblGrid>
        <w:gridCol w:w="1559"/>
        <w:gridCol w:w="1986"/>
        <w:gridCol w:w="2268"/>
        <w:gridCol w:w="1134"/>
        <w:gridCol w:w="1701"/>
      </w:tblGrid>
      <w:tr w:rsidR="00BA08BC" w14:paraId="36A8FFA2" w14:textId="77777777" w:rsidTr="00CC395A">
        <w:trPr>
          <w:jc w:val="center"/>
        </w:trPr>
        <w:tc>
          <w:tcPr>
            <w:tcW w:w="86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F01D83" w14:textId="5F28C704" w:rsidR="00BA08BC" w:rsidRDefault="004014A5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>Hyposmia</w:t>
            </w:r>
          </w:p>
        </w:tc>
      </w:tr>
      <w:tr w:rsidR="00BA08BC" w14:paraId="05E6ACFA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63C9EA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SNP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45C43C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lated G</w:t>
            </w:r>
            <w:r>
              <w:rPr>
                <w:rFonts w:ascii="Times New Roman" w:hAnsi="Times New Roman" w:hint="eastAsia"/>
                <w:sz w:val="24"/>
                <w:szCs w:val="24"/>
              </w:rPr>
              <w:t>en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8634C5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A356E3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Bet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491CE7" w14:textId="77777777" w:rsidR="00BA08BC" w:rsidRDefault="004014A5">
            <w:pPr>
              <w:rPr>
                <w:rFonts w:ascii="Times New Roman" w:eastAsia="宋体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i/>
                <w:iCs/>
                <w:sz w:val="24"/>
                <w:szCs w:val="24"/>
              </w:rPr>
              <w:t xml:space="preserve">P </w:t>
            </w:r>
            <w:r>
              <w:rPr>
                <w:rFonts w:ascii="Times New Roman" w:eastAsia="等线" w:hAnsi="Times New Roman"/>
                <w:sz w:val="24"/>
                <w:szCs w:val="24"/>
              </w:rPr>
              <w:t>Value</w:t>
            </w:r>
          </w:p>
        </w:tc>
      </w:tr>
      <w:tr w:rsidR="00BA08BC" w14:paraId="0A8E1F7C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D86AB63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353116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69FA7D" w14:textId="77777777" w:rsidR="00BA08BC" w:rsidRDefault="004014A5">
            <w:pPr>
              <w:rPr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SCN2A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BB5B43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3.08 (1.50-6.32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A8E89C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1.1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6F0AF9D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02</w:t>
            </w:r>
          </w:p>
        </w:tc>
      </w:tr>
      <w:tr w:rsidR="00BA08BC" w14:paraId="748D03FC" w14:textId="77777777" w:rsidTr="00CC395A">
        <w:trPr>
          <w:jc w:val="center"/>
        </w:trPr>
        <w:tc>
          <w:tcPr>
            <w:tcW w:w="86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5A9EDC" w14:textId="3A67CCDE" w:rsidR="00BA08BC" w:rsidRDefault="004014A5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>RBD</w:t>
            </w:r>
          </w:p>
        </w:tc>
      </w:tr>
      <w:tr w:rsidR="00BA08BC" w14:paraId="74D916ED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DEBEE0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SNP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4D799B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lated G</w:t>
            </w:r>
            <w:r>
              <w:rPr>
                <w:rFonts w:ascii="Times New Roman" w:hAnsi="Times New Roman" w:hint="eastAsia"/>
                <w:sz w:val="24"/>
                <w:szCs w:val="24"/>
              </w:rPr>
              <w:t>en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3F0E2B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50F5FD0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Bet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9DB8062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i/>
                <w:iCs/>
                <w:sz w:val="24"/>
                <w:szCs w:val="24"/>
              </w:rPr>
              <w:t xml:space="preserve">P </w:t>
            </w:r>
            <w:r>
              <w:rPr>
                <w:rFonts w:ascii="Times New Roman" w:eastAsia="等线" w:hAnsi="Times New Roman"/>
                <w:sz w:val="24"/>
                <w:szCs w:val="24"/>
              </w:rPr>
              <w:t>Value</w:t>
            </w:r>
          </w:p>
        </w:tc>
      </w:tr>
      <w:tr w:rsidR="00BA08BC" w14:paraId="3A041170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516E85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 xml:space="preserve">rs2694528 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09B7DD" w14:textId="77777777" w:rsidR="00BA08BC" w:rsidRDefault="004014A5">
            <w:pPr>
              <w:rPr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NDUFAF2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DF6112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1.79 (1.09-2.94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9BA376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0.5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ADAE159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21</w:t>
            </w:r>
          </w:p>
        </w:tc>
      </w:tr>
      <w:tr w:rsidR="00BA08BC" w14:paraId="4A667F48" w14:textId="77777777" w:rsidTr="00CC395A">
        <w:trPr>
          <w:jc w:val="center"/>
        </w:trPr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1DC423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2823357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FA5360" w14:textId="77777777" w:rsidR="00BA08BC" w:rsidRDefault="004014A5">
            <w:pPr>
              <w:rPr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USP25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F5D497D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1.52 (1.13-2.04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D9226A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0.4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0A2CD3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06</w:t>
            </w:r>
          </w:p>
        </w:tc>
      </w:tr>
      <w:tr w:rsidR="00BA08BC" w14:paraId="4BE49A0F" w14:textId="77777777" w:rsidTr="00CC395A">
        <w:trPr>
          <w:jc w:val="center"/>
        </w:trPr>
        <w:tc>
          <w:tcPr>
            <w:tcW w:w="86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2DC4D2" w14:textId="3B2B2BBA" w:rsidR="00BA08BC" w:rsidRDefault="004014A5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>Autonomic dysfunction</w:t>
            </w:r>
          </w:p>
        </w:tc>
      </w:tr>
      <w:tr w:rsidR="00BA08BC" w14:paraId="7D606E55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BF70F43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SNP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01140B3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lated G</w:t>
            </w:r>
            <w:r>
              <w:rPr>
                <w:rFonts w:ascii="Times New Roman" w:hAnsi="Times New Roman" w:hint="eastAsia"/>
                <w:sz w:val="24"/>
                <w:szCs w:val="24"/>
              </w:rPr>
              <w:t>en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EBF82E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79CDEF1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Bet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21A269" w14:textId="77777777" w:rsidR="00BA08BC" w:rsidRDefault="004014A5">
            <w:pPr>
              <w:rPr>
                <w:rFonts w:ascii="Times New Roman" w:eastAsia="宋体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i/>
                <w:iCs/>
                <w:sz w:val="24"/>
                <w:szCs w:val="24"/>
              </w:rPr>
              <w:t xml:space="preserve">P </w:t>
            </w:r>
            <w:r>
              <w:rPr>
                <w:rFonts w:ascii="Times New Roman" w:eastAsia="等线" w:hAnsi="Times New Roman"/>
                <w:sz w:val="24"/>
                <w:szCs w:val="24"/>
              </w:rPr>
              <w:t>Value</w:t>
            </w:r>
          </w:p>
        </w:tc>
      </w:tr>
      <w:tr w:rsidR="00BA08BC" w14:paraId="20F3CE6C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75AB10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4073221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306C23" w14:textId="77777777" w:rsidR="00BA08BC" w:rsidRDefault="004014A5">
            <w:pPr>
              <w:rPr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SATB1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4B16722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62 (0.40-0.96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CE7D42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-0.48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0A83B33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34</w:t>
            </w:r>
          </w:p>
        </w:tc>
      </w:tr>
      <w:tr w:rsidR="00BA08BC" w14:paraId="3DDD96A3" w14:textId="77777777" w:rsidTr="00CC395A">
        <w:trPr>
          <w:jc w:val="center"/>
        </w:trPr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42D63B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11248051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217CD5" w14:textId="77777777" w:rsidR="00BA08BC" w:rsidRDefault="004014A5">
            <w:pPr>
              <w:rPr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GAK</w:t>
            </w:r>
          </w:p>
        </w:tc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BEEAB2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1.80 (1.02-3.20)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3E770C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0.5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69CCAA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43</w:t>
            </w:r>
          </w:p>
        </w:tc>
      </w:tr>
      <w:tr w:rsidR="00BA08BC" w14:paraId="1189A20B" w14:textId="77777777" w:rsidTr="00CC395A">
        <w:trPr>
          <w:jc w:val="center"/>
        </w:trPr>
        <w:tc>
          <w:tcPr>
            <w:tcW w:w="86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E8AEDF" w14:textId="21DABA46" w:rsidR="00BA08BC" w:rsidRDefault="004014A5">
            <w:pPr>
              <w:rPr>
                <w:rFonts w:ascii="Times New Roman" w:hAnsi="Times New Roman"/>
                <w:b/>
                <w:b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>Depression</w:t>
            </w:r>
          </w:p>
        </w:tc>
      </w:tr>
      <w:tr w:rsidR="00BA08BC" w14:paraId="25843E21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81A2B61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SNP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EFF0898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lated G</w:t>
            </w:r>
            <w:r>
              <w:rPr>
                <w:rFonts w:ascii="Times New Roman" w:hAnsi="Times New Roman" w:hint="eastAsia"/>
                <w:sz w:val="24"/>
                <w:szCs w:val="24"/>
              </w:rPr>
              <w:t>en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F99FB0" w14:textId="77777777" w:rsidR="00BA08BC" w:rsidRDefault="004014A5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6FEF11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Bet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03327A1" w14:textId="77777777" w:rsidR="00BA08BC" w:rsidRDefault="004014A5">
            <w:pPr>
              <w:rPr>
                <w:rFonts w:ascii="Times New Roman" w:eastAsia="宋体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i/>
                <w:iCs/>
                <w:sz w:val="24"/>
                <w:szCs w:val="24"/>
              </w:rPr>
              <w:t xml:space="preserve">P </w:t>
            </w:r>
            <w:r>
              <w:rPr>
                <w:rFonts w:ascii="Times New Roman" w:eastAsia="等线" w:hAnsi="Times New Roman"/>
                <w:sz w:val="24"/>
                <w:szCs w:val="24"/>
              </w:rPr>
              <w:t>Value</w:t>
            </w:r>
          </w:p>
        </w:tc>
      </w:tr>
      <w:tr w:rsidR="00BA08BC" w14:paraId="1ACDCA78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D504E61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591323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CDBC9A2" w14:textId="77777777" w:rsidR="00BA08BC" w:rsidRDefault="004014A5">
            <w:pPr>
              <w:rPr>
                <w:szCs w:val="21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FGF20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D3495B" w14:textId="77777777" w:rsidR="00BA08BC" w:rsidRDefault="004014A5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66 (0.44-0.99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B20B7D" w14:textId="77777777" w:rsidR="00BA08BC" w:rsidRDefault="004014A5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-0.4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6F95AC" w14:textId="77777777" w:rsidR="00BA08BC" w:rsidRDefault="004014A5">
            <w:pPr>
              <w:rPr>
                <w:rFonts w:ascii="Times New Roman" w:eastAsia="宋体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34</w:t>
            </w:r>
          </w:p>
        </w:tc>
      </w:tr>
      <w:tr w:rsidR="00DE3F86" w14:paraId="7BD70AC3" w14:textId="77777777" w:rsidTr="006661C9">
        <w:trPr>
          <w:jc w:val="center"/>
        </w:trPr>
        <w:tc>
          <w:tcPr>
            <w:tcW w:w="86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5C403E9" w14:textId="007CA910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 xml:space="preserve">Cognitive </w:t>
            </w:r>
            <w:r w:rsidRPr="00CC395A">
              <w:rPr>
                <w:rFonts w:ascii="Times New Roman" w:eastAsia="等线" w:hAnsi="Times New Roman" w:hint="eastAsia"/>
                <w:b/>
                <w:bCs/>
                <w:sz w:val="24"/>
                <w:szCs w:val="24"/>
              </w:rPr>
              <w:t>Impairment</w:t>
            </w:r>
          </w:p>
        </w:tc>
      </w:tr>
      <w:tr w:rsidR="00DE3F86" w14:paraId="0659640C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2565FA" w14:textId="0D1B97A4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 w:hint="eastAsia"/>
                <w:sz w:val="24"/>
                <w:szCs w:val="24"/>
              </w:rPr>
              <w:t>rs12497850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C61EBB" w14:textId="76951610" w:rsidR="00DE3F86" w:rsidRDefault="00DE3F86" w:rsidP="00DE3F86">
            <w:pPr>
              <w:rPr>
                <w:rFonts w:ascii="Times New Roman" w:hAnsi="Times New Roman" w:hint="eastAsia"/>
                <w:i/>
                <w:iCs/>
                <w:sz w:val="24"/>
                <w:szCs w:val="24"/>
              </w:rPr>
            </w:pPr>
            <w:r w:rsidRPr="00CC395A">
              <w:rPr>
                <w:rFonts w:ascii="Times New Roman" w:hAnsi="Times New Roman" w:cs="Times New Roman" w:hint="eastAsia"/>
                <w:i/>
                <w:iCs/>
                <w:szCs w:val="21"/>
              </w:rPr>
              <w:t>IP6K2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095CFF7" w14:textId="507C5973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 w:hint="eastAsia"/>
                <w:sz w:val="24"/>
                <w:szCs w:val="24"/>
              </w:rPr>
              <w:t>1.60 (1.14-2.25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57FD04" w14:textId="4D807182" w:rsidR="00DE3F86" w:rsidRDefault="00DE3F86" w:rsidP="00DE3F86">
            <w:pPr>
              <w:rPr>
                <w:rFonts w:ascii="Times New Roman" w:eastAsia="等线" w:hAnsi="Times New Roman" w:hint="eastAsia"/>
                <w:sz w:val="24"/>
                <w:szCs w:val="24"/>
              </w:rPr>
            </w:pPr>
            <w:r w:rsidRPr="00CC395A">
              <w:rPr>
                <w:rFonts w:ascii="Times New Roman" w:eastAsia="等线" w:hAnsi="Times New Roman" w:hint="eastAsia"/>
                <w:sz w:val="24"/>
                <w:szCs w:val="24"/>
              </w:rPr>
              <w:t>0.47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924478" w14:textId="538F752C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/>
                <w:sz w:val="24"/>
                <w:szCs w:val="24"/>
              </w:rPr>
              <w:t>0.006</w:t>
            </w:r>
          </w:p>
        </w:tc>
      </w:tr>
      <w:tr w:rsidR="00DE3F86" w14:paraId="215A109A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573BFB" w14:textId="418EF6DF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 w:hint="eastAsia"/>
                <w:sz w:val="24"/>
                <w:szCs w:val="24"/>
              </w:rPr>
              <w:t>rs76904798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EA4CBCB" w14:textId="24A19358" w:rsidR="00DE3F86" w:rsidRDefault="00DE3F86" w:rsidP="00DE3F86">
            <w:pPr>
              <w:rPr>
                <w:rFonts w:ascii="Times New Roman" w:hAnsi="Times New Roman" w:hint="eastAsia"/>
                <w:i/>
                <w:iCs/>
                <w:sz w:val="24"/>
                <w:szCs w:val="24"/>
              </w:rPr>
            </w:pPr>
            <w:r w:rsidRPr="00CC395A">
              <w:rPr>
                <w:rFonts w:ascii="Times New Roman" w:hAnsi="Times New Roman" w:cs="Times New Roman" w:hint="eastAsia"/>
                <w:i/>
                <w:iCs/>
                <w:szCs w:val="21"/>
              </w:rPr>
              <w:t>LRRK2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2B331E" w14:textId="659E51A3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 w:hint="eastAsia"/>
                <w:sz w:val="24"/>
                <w:szCs w:val="24"/>
              </w:rPr>
              <w:t>0.50 (0.30-0.83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54CFD9" w14:textId="05AEBCAD" w:rsidR="00DE3F86" w:rsidRDefault="00DE3F86" w:rsidP="00DE3F86">
            <w:pPr>
              <w:rPr>
                <w:rFonts w:ascii="Times New Roman" w:eastAsia="等线" w:hAnsi="Times New Roman" w:hint="eastAsia"/>
                <w:sz w:val="24"/>
                <w:szCs w:val="24"/>
              </w:rPr>
            </w:pPr>
            <w:r w:rsidRPr="00CC395A">
              <w:rPr>
                <w:rFonts w:ascii="Times New Roman" w:eastAsia="等线" w:hAnsi="Times New Roman" w:hint="eastAsia"/>
                <w:sz w:val="24"/>
                <w:szCs w:val="24"/>
              </w:rPr>
              <w:t>-0.70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B6C2BF" w14:textId="1B88DFE3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CC395A">
              <w:rPr>
                <w:rFonts w:ascii="Times New Roman" w:eastAsia="等线" w:hAnsi="Times New Roman"/>
                <w:sz w:val="24"/>
                <w:szCs w:val="24"/>
              </w:rPr>
              <w:t>0.007</w:t>
            </w:r>
          </w:p>
        </w:tc>
      </w:tr>
      <w:tr w:rsidR="00DE3F86" w14:paraId="7B672F19" w14:textId="77777777" w:rsidTr="00ED5E93">
        <w:trPr>
          <w:jc w:val="center"/>
        </w:trPr>
        <w:tc>
          <w:tcPr>
            <w:tcW w:w="8648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979CCD" w14:textId="4A8C8ACF" w:rsidR="00DE3F86" w:rsidRDefault="00B144D1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 xml:space="preserve">Early </w:t>
            </w:r>
            <w:r w:rsidR="00DE3F86"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>Onset</w:t>
            </w:r>
            <w:r>
              <w:rPr>
                <w:rFonts w:ascii="Times New Roman" w:eastAsia="等线" w:hAnsi="Times New Roman"/>
                <w:b/>
                <w:bCs/>
                <w:sz w:val="24"/>
                <w:szCs w:val="24"/>
              </w:rPr>
              <w:t xml:space="preserve"> Age</w:t>
            </w:r>
          </w:p>
        </w:tc>
      </w:tr>
      <w:tr w:rsidR="00DE3F86" w14:paraId="28459613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86CEFD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SNP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BF91F6" w14:textId="77777777" w:rsidR="00DE3F86" w:rsidRDefault="00DE3F86" w:rsidP="00DE3F86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Related G</w:t>
            </w:r>
            <w:r>
              <w:rPr>
                <w:rFonts w:ascii="Times New Roman" w:hAnsi="Times New Roman" w:hint="eastAsia"/>
                <w:sz w:val="24"/>
                <w:szCs w:val="24"/>
              </w:rPr>
              <w:t>ene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64F39DF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OR (95%CI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6C0000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Bet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48A743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i/>
                <w:iCs/>
                <w:sz w:val="24"/>
                <w:szCs w:val="24"/>
              </w:rPr>
              <w:t xml:space="preserve">P </w:t>
            </w:r>
            <w:r>
              <w:rPr>
                <w:rFonts w:ascii="Times New Roman" w:eastAsia="等线" w:hAnsi="Times New Roman"/>
                <w:sz w:val="24"/>
                <w:szCs w:val="24"/>
              </w:rPr>
              <w:t>Value</w:t>
            </w:r>
          </w:p>
        </w:tc>
      </w:tr>
      <w:tr w:rsidR="00DE3F86" w14:paraId="654E71F2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9B1D7D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4653767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C6FBEF" w14:textId="77777777" w:rsidR="00DE3F86" w:rsidRDefault="00DE3F86" w:rsidP="00DE3F86">
            <w:pPr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ITPKB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BBCA27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66 (0.44-0.98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471B34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-0.4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EB55FC" w14:textId="77777777" w:rsidR="00DE3F86" w:rsidRDefault="00DE3F86" w:rsidP="00DE3F86">
            <w:pPr>
              <w:rPr>
                <w:rFonts w:ascii="Times New Roman" w:eastAsia="等线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42</w:t>
            </w:r>
          </w:p>
        </w:tc>
      </w:tr>
      <w:tr w:rsidR="00DE3F86" w14:paraId="15283647" w14:textId="77777777" w:rsidTr="00CC395A">
        <w:trPr>
          <w:trHeight w:val="228"/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76431C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rs591323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F935C2" w14:textId="77777777" w:rsidR="00DE3F86" w:rsidRDefault="00DE3F86" w:rsidP="00DE3F86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FGF20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9009E0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59 (0.38-0.90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D7AB44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 w:hint="eastAsia"/>
                <w:sz w:val="24"/>
                <w:szCs w:val="24"/>
              </w:rPr>
              <w:t>-0.53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D24830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>
              <w:rPr>
                <w:rFonts w:ascii="Times New Roman" w:eastAsia="等线" w:hAnsi="Times New Roman"/>
                <w:sz w:val="24"/>
                <w:szCs w:val="24"/>
              </w:rPr>
              <w:t>0.014</w:t>
            </w:r>
          </w:p>
        </w:tc>
      </w:tr>
      <w:tr w:rsidR="00DE3F86" w14:paraId="5BB2A787" w14:textId="77777777" w:rsidTr="00CC395A">
        <w:trPr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B6F74B" w14:textId="77777777" w:rsidR="00DE3F86" w:rsidRPr="00495ADB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495ADB">
              <w:rPr>
                <w:rFonts w:ascii="Times New Roman" w:eastAsia="等线" w:hAnsi="Times New Roman"/>
                <w:sz w:val="24"/>
                <w:szCs w:val="24"/>
              </w:rPr>
              <w:t>rs8005172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039C640" w14:textId="77777777" w:rsidR="00DE3F86" w:rsidRPr="00495ADB" w:rsidRDefault="00DE3F86" w:rsidP="00DE3F86">
            <w:pPr>
              <w:rPr>
                <w:rFonts w:ascii="Times New Roman" w:hAnsi="Times New Roman"/>
                <w:i/>
                <w:iCs/>
                <w:sz w:val="24"/>
                <w:szCs w:val="24"/>
              </w:rPr>
            </w:pPr>
            <w:r w:rsidRPr="00495ADB">
              <w:rPr>
                <w:rFonts w:ascii="Times New Roman" w:hAnsi="Times New Roman" w:hint="eastAsia"/>
                <w:i/>
                <w:iCs/>
                <w:sz w:val="24"/>
                <w:szCs w:val="24"/>
              </w:rPr>
              <w:t>GALC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773C19" w14:textId="77777777" w:rsidR="00DE3F86" w:rsidRPr="00495ADB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495ADB">
              <w:rPr>
                <w:rFonts w:ascii="Times New Roman" w:eastAsia="等线" w:hAnsi="Times New Roman"/>
                <w:sz w:val="24"/>
                <w:szCs w:val="24"/>
              </w:rPr>
              <w:t>1.50 (1.07-2.11)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49636C" w14:textId="77777777" w:rsidR="00DE3F86" w:rsidRPr="00495ADB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495ADB">
              <w:rPr>
                <w:rFonts w:ascii="Times New Roman" w:eastAsia="等线" w:hAnsi="Times New Roman" w:hint="eastAsia"/>
                <w:sz w:val="24"/>
                <w:szCs w:val="24"/>
              </w:rPr>
              <w:t>0.41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781461" w14:textId="77777777" w:rsidR="00DE3F86" w:rsidRDefault="00DE3F86" w:rsidP="00DE3F86">
            <w:pPr>
              <w:rPr>
                <w:rFonts w:ascii="Times New Roman" w:eastAsia="等线" w:hAnsi="Times New Roman"/>
                <w:sz w:val="24"/>
                <w:szCs w:val="24"/>
              </w:rPr>
            </w:pPr>
            <w:r w:rsidRPr="00495ADB">
              <w:rPr>
                <w:rFonts w:ascii="Times New Roman" w:eastAsia="等线" w:hAnsi="Times New Roman"/>
                <w:sz w:val="24"/>
                <w:szCs w:val="24"/>
              </w:rPr>
              <w:t>0.020</w:t>
            </w:r>
          </w:p>
        </w:tc>
      </w:tr>
    </w:tbl>
    <w:p w14:paraId="6FD1BB29" w14:textId="38AD0C61" w:rsidR="00BA08BC" w:rsidRDefault="00DE3F86" w:rsidP="00DE3F86">
      <w:pPr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*:</w:t>
      </w:r>
      <w:r w:rsidR="00FB2CB7">
        <w:rPr>
          <w:rFonts w:ascii="Times New Roman" w:hAnsi="Times New Roman" w:cs="Times New Roman"/>
          <w:sz w:val="22"/>
        </w:rPr>
        <w:t xml:space="preserve"> </w:t>
      </w:r>
      <w:r w:rsidR="00B144D1">
        <w:rPr>
          <w:rFonts w:ascii="Times New Roman" w:hAnsi="Times New Roman" w:cs="Times New Roman"/>
          <w:sz w:val="22"/>
        </w:rPr>
        <w:t>N</w:t>
      </w:r>
      <w:r w:rsidR="00FB2CB7">
        <w:rPr>
          <w:rFonts w:ascii="Times New Roman" w:hAnsi="Times New Roman" w:cs="Times New Roman"/>
          <w:sz w:val="22"/>
        </w:rPr>
        <w:t>o disease duration difference identified in the groups with or without non-motor symptoms of PD</w:t>
      </w:r>
      <w:r w:rsidR="00EA30E3">
        <w:rPr>
          <w:rFonts w:ascii="Times New Roman" w:hAnsi="Times New Roman" w:cs="Times New Roman"/>
          <w:sz w:val="22"/>
        </w:rPr>
        <w:t xml:space="preserve"> </w:t>
      </w:r>
      <w:r w:rsidR="00EA30E3">
        <w:rPr>
          <w:rFonts w:ascii="Times New Roman" w:hAnsi="Times New Roman" w:cs="Times New Roman" w:hint="eastAsia"/>
          <w:sz w:val="22"/>
        </w:rPr>
        <w:t>by</w:t>
      </w:r>
      <w:r w:rsidR="00EA30E3">
        <w:rPr>
          <w:rFonts w:ascii="Times New Roman" w:hAnsi="Times New Roman" w:cs="Times New Roman"/>
          <w:sz w:val="22"/>
        </w:rPr>
        <w:t xml:space="preserve"> one-way ANOVA analysis</w:t>
      </w:r>
      <w:r w:rsidR="00FB2CB7">
        <w:rPr>
          <w:rFonts w:ascii="Times New Roman" w:hAnsi="Times New Roman" w:cs="Times New Roman"/>
          <w:sz w:val="22"/>
        </w:rPr>
        <w:t xml:space="preserve">. </w:t>
      </w:r>
      <w:r w:rsidR="004014A5">
        <w:rPr>
          <w:rFonts w:ascii="Times New Roman" w:hAnsi="Times New Roman" w:cs="Times New Roman"/>
          <w:sz w:val="22"/>
        </w:rPr>
        <w:t>Abbreviations: SNP, single nucleotide polymorphism; OR, odds ratio</w:t>
      </w:r>
    </w:p>
    <w:p w14:paraId="5C05FAEB" w14:textId="77777777" w:rsidR="00BA08BC" w:rsidRDefault="00BA08BC">
      <w:pPr>
        <w:jc w:val="center"/>
        <w:rPr>
          <w:rFonts w:ascii="Times New Roman" w:hAnsi="Times New Roman" w:cs="Times New Roman"/>
          <w:sz w:val="22"/>
        </w:rPr>
      </w:pPr>
    </w:p>
    <w:p w14:paraId="6C780048" w14:textId="77777777" w:rsidR="00BA08BC" w:rsidRDefault="00BA08BC">
      <w:pPr>
        <w:jc w:val="center"/>
        <w:rPr>
          <w:rFonts w:ascii="Times New Roman" w:hAnsi="Times New Roman" w:cs="Times New Roman"/>
          <w:sz w:val="22"/>
        </w:rPr>
      </w:pPr>
    </w:p>
    <w:sectPr w:rsidR="00BA08B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9C2D0B" w14:textId="77777777" w:rsidR="00533ECF" w:rsidRDefault="00533ECF" w:rsidP="00D16504">
      <w:pPr>
        <w:spacing w:after="0" w:line="240" w:lineRule="auto"/>
      </w:pPr>
      <w:r>
        <w:separator/>
      </w:r>
    </w:p>
  </w:endnote>
  <w:endnote w:type="continuationSeparator" w:id="0">
    <w:p w14:paraId="42B41A02" w14:textId="77777777" w:rsidR="00533ECF" w:rsidRDefault="00533ECF" w:rsidP="00D165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GuardianTextEgypGR-Regular">
    <w:altName w:val="Cambria"/>
    <w:charset w:val="00"/>
    <w:family w:val="roman"/>
    <w:pitch w:val="default"/>
  </w:font>
  <w:font w:name="AdvP4C4E74">
    <w:altName w:val="Cambria"/>
    <w:charset w:val="00"/>
    <w:family w:val="roman"/>
    <w:pitch w:val="default"/>
  </w:font>
  <w:font w:name="AdvOTb92eb7df.I">
    <w:altName w:val="Cambria"/>
    <w:charset w:val="00"/>
    <w:family w:val="roman"/>
    <w:pitch w:val="default"/>
  </w:font>
  <w:font w:name="AdvP4C4E51">
    <w:altName w:val="Cambria"/>
    <w:charset w:val="00"/>
    <w:family w:val="roman"/>
    <w:pitch w:val="default"/>
  </w:font>
  <w:font w:name="AdvOT863180fb+20">
    <w:altName w:val="Cambria"/>
    <w:charset w:val="00"/>
    <w:family w:val="roman"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0BF6ED" w14:textId="77777777" w:rsidR="00533ECF" w:rsidRDefault="00533ECF" w:rsidP="00D16504">
      <w:pPr>
        <w:spacing w:after="0" w:line="240" w:lineRule="auto"/>
      </w:pPr>
      <w:r>
        <w:separator/>
      </w:r>
    </w:p>
  </w:footnote>
  <w:footnote w:type="continuationSeparator" w:id="0">
    <w:p w14:paraId="406F8B5F" w14:textId="77777777" w:rsidR="00533ECF" w:rsidRDefault="00533ECF" w:rsidP="00D1650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 Copy3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9wvfs9lrepsvef2vi5v2dpe0twxrw9ttwd&quot;&gt;My EndNote Library&lt;record-ids&gt;&lt;item&gt;45&lt;/item&gt;&lt;item&gt;73&lt;/item&gt;&lt;item&gt;225&lt;/item&gt;&lt;item&gt;226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41&lt;/item&gt;&lt;item&gt;245&lt;/item&gt;&lt;item&gt;246&lt;/item&gt;&lt;item&gt;247&lt;/item&gt;&lt;item&gt;248&lt;/item&gt;&lt;item&gt;249&lt;/item&gt;&lt;item&gt;250&lt;/item&gt;&lt;item&gt;252&lt;/item&gt;&lt;item&gt;254&lt;/item&gt;&lt;item&gt;255&lt;/item&gt;&lt;item&gt;256&lt;/item&gt;&lt;item&gt;257&lt;/item&gt;&lt;item&gt;258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4&lt;/item&gt;&lt;item&gt;275&lt;/item&gt;&lt;item&gt;276&lt;/item&gt;&lt;item&gt;277&lt;/item&gt;&lt;item&gt;278&lt;/item&gt;&lt;item&gt;279&lt;/item&gt;&lt;item&gt;280&lt;/item&gt;&lt;item&gt;281&lt;/item&gt;&lt;item&gt;283&lt;/item&gt;&lt;item&gt;285&lt;/item&gt;&lt;item&gt;286&lt;/item&gt;&lt;item&gt;287&lt;/item&gt;&lt;item&gt;288&lt;/item&gt;&lt;item&gt;289&lt;/item&gt;&lt;item&gt;290&lt;/item&gt;&lt;/record-ids&gt;&lt;/item&gt;&lt;/Libraries&gt;"/>
  </w:docVars>
  <w:rsids>
    <w:rsidRoot w:val="00945435"/>
    <w:rsid w:val="00004D9A"/>
    <w:rsid w:val="0000623B"/>
    <w:rsid w:val="00007E0C"/>
    <w:rsid w:val="00010072"/>
    <w:rsid w:val="000106E8"/>
    <w:rsid w:val="00011411"/>
    <w:rsid w:val="00011D43"/>
    <w:rsid w:val="0001485C"/>
    <w:rsid w:val="00016728"/>
    <w:rsid w:val="0001709E"/>
    <w:rsid w:val="000215D1"/>
    <w:rsid w:val="00026747"/>
    <w:rsid w:val="00026FCA"/>
    <w:rsid w:val="00032604"/>
    <w:rsid w:val="00033765"/>
    <w:rsid w:val="000341A1"/>
    <w:rsid w:val="00041276"/>
    <w:rsid w:val="000453C1"/>
    <w:rsid w:val="00053F79"/>
    <w:rsid w:val="00054DBA"/>
    <w:rsid w:val="000550D9"/>
    <w:rsid w:val="00055D79"/>
    <w:rsid w:val="00056807"/>
    <w:rsid w:val="00057792"/>
    <w:rsid w:val="00057924"/>
    <w:rsid w:val="00060D8B"/>
    <w:rsid w:val="00062101"/>
    <w:rsid w:val="00063B86"/>
    <w:rsid w:val="000641EE"/>
    <w:rsid w:val="00066429"/>
    <w:rsid w:val="00072519"/>
    <w:rsid w:val="0007252E"/>
    <w:rsid w:val="00072AB9"/>
    <w:rsid w:val="00075AD3"/>
    <w:rsid w:val="00075C0E"/>
    <w:rsid w:val="0007773C"/>
    <w:rsid w:val="00080900"/>
    <w:rsid w:val="00081449"/>
    <w:rsid w:val="00081E6D"/>
    <w:rsid w:val="00083E79"/>
    <w:rsid w:val="00083FAF"/>
    <w:rsid w:val="000854A2"/>
    <w:rsid w:val="00086B1B"/>
    <w:rsid w:val="00087EA5"/>
    <w:rsid w:val="000906B4"/>
    <w:rsid w:val="000913DC"/>
    <w:rsid w:val="000967D7"/>
    <w:rsid w:val="00096C2C"/>
    <w:rsid w:val="0009735F"/>
    <w:rsid w:val="000A3472"/>
    <w:rsid w:val="000A3AD1"/>
    <w:rsid w:val="000A4BEB"/>
    <w:rsid w:val="000A6278"/>
    <w:rsid w:val="000A69A2"/>
    <w:rsid w:val="000A7065"/>
    <w:rsid w:val="000A7304"/>
    <w:rsid w:val="000B4F6A"/>
    <w:rsid w:val="000B7550"/>
    <w:rsid w:val="000C1ECB"/>
    <w:rsid w:val="000C289A"/>
    <w:rsid w:val="000C7315"/>
    <w:rsid w:val="000D1ECE"/>
    <w:rsid w:val="000E18F9"/>
    <w:rsid w:val="000E2EC4"/>
    <w:rsid w:val="000E3E5A"/>
    <w:rsid w:val="000E538E"/>
    <w:rsid w:val="000F3035"/>
    <w:rsid w:val="000F4CEF"/>
    <w:rsid w:val="001043F1"/>
    <w:rsid w:val="0010756D"/>
    <w:rsid w:val="00110695"/>
    <w:rsid w:val="00111184"/>
    <w:rsid w:val="001147FA"/>
    <w:rsid w:val="00115CF7"/>
    <w:rsid w:val="001202DE"/>
    <w:rsid w:val="0012122B"/>
    <w:rsid w:val="00126E6E"/>
    <w:rsid w:val="001270DC"/>
    <w:rsid w:val="00127A21"/>
    <w:rsid w:val="00130964"/>
    <w:rsid w:val="00132979"/>
    <w:rsid w:val="001340C1"/>
    <w:rsid w:val="00137A18"/>
    <w:rsid w:val="00140606"/>
    <w:rsid w:val="0014188C"/>
    <w:rsid w:val="00141C2B"/>
    <w:rsid w:val="001468AC"/>
    <w:rsid w:val="00146A80"/>
    <w:rsid w:val="00153BE8"/>
    <w:rsid w:val="00154E82"/>
    <w:rsid w:val="00157072"/>
    <w:rsid w:val="00157396"/>
    <w:rsid w:val="001626D6"/>
    <w:rsid w:val="001707DF"/>
    <w:rsid w:val="001709E0"/>
    <w:rsid w:val="001734B9"/>
    <w:rsid w:val="00173BC3"/>
    <w:rsid w:val="001823B7"/>
    <w:rsid w:val="00190BA7"/>
    <w:rsid w:val="00191005"/>
    <w:rsid w:val="00191B53"/>
    <w:rsid w:val="00192366"/>
    <w:rsid w:val="00195028"/>
    <w:rsid w:val="00197509"/>
    <w:rsid w:val="00197CE9"/>
    <w:rsid w:val="001A0D45"/>
    <w:rsid w:val="001A6E7A"/>
    <w:rsid w:val="001B003A"/>
    <w:rsid w:val="001B038E"/>
    <w:rsid w:val="001B2058"/>
    <w:rsid w:val="001B6765"/>
    <w:rsid w:val="001C2F1E"/>
    <w:rsid w:val="001D0B7E"/>
    <w:rsid w:val="001D443C"/>
    <w:rsid w:val="001D4973"/>
    <w:rsid w:val="001D5F17"/>
    <w:rsid w:val="001D60AC"/>
    <w:rsid w:val="001D702B"/>
    <w:rsid w:val="001D7AA4"/>
    <w:rsid w:val="001E14AC"/>
    <w:rsid w:val="001E30E5"/>
    <w:rsid w:val="001E5F59"/>
    <w:rsid w:val="001E78DE"/>
    <w:rsid w:val="001F0AF5"/>
    <w:rsid w:val="001F1BC8"/>
    <w:rsid w:val="001F2825"/>
    <w:rsid w:val="001F3EAA"/>
    <w:rsid w:val="001F5062"/>
    <w:rsid w:val="001F777E"/>
    <w:rsid w:val="001F78F4"/>
    <w:rsid w:val="002011E5"/>
    <w:rsid w:val="00201BF6"/>
    <w:rsid w:val="002029FE"/>
    <w:rsid w:val="002031BF"/>
    <w:rsid w:val="002036BA"/>
    <w:rsid w:val="00205556"/>
    <w:rsid w:val="002062E7"/>
    <w:rsid w:val="00210FB2"/>
    <w:rsid w:val="00214B33"/>
    <w:rsid w:val="00221083"/>
    <w:rsid w:val="002274F3"/>
    <w:rsid w:val="0023267B"/>
    <w:rsid w:val="00233481"/>
    <w:rsid w:val="00233A2D"/>
    <w:rsid w:val="002355A1"/>
    <w:rsid w:val="00236955"/>
    <w:rsid w:val="002400EF"/>
    <w:rsid w:val="00242F8F"/>
    <w:rsid w:val="00250A97"/>
    <w:rsid w:val="002558ED"/>
    <w:rsid w:val="002559B9"/>
    <w:rsid w:val="00256238"/>
    <w:rsid w:val="00256358"/>
    <w:rsid w:val="00257552"/>
    <w:rsid w:val="002606C1"/>
    <w:rsid w:val="00263066"/>
    <w:rsid w:val="00265F5F"/>
    <w:rsid w:val="0027193D"/>
    <w:rsid w:val="00276D95"/>
    <w:rsid w:val="002770DE"/>
    <w:rsid w:val="002817B6"/>
    <w:rsid w:val="002828BA"/>
    <w:rsid w:val="002874E0"/>
    <w:rsid w:val="00287B9C"/>
    <w:rsid w:val="002910EE"/>
    <w:rsid w:val="00292CB7"/>
    <w:rsid w:val="00293EAC"/>
    <w:rsid w:val="00297F1B"/>
    <w:rsid w:val="002A292E"/>
    <w:rsid w:val="002B2610"/>
    <w:rsid w:val="002B7EA9"/>
    <w:rsid w:val="002B7F64"/>
    <w:rsid w:val="002C3DC3"/>
    <w:rsid w:val="002C4BBD"/>
    <w:rsid w:val="002D0018"/>
    <w:rsid w:val="002D29BB"/>
    <w:rsid w:val="002D29EC"/>
    <w:rsid w:val="002D53DB"/>
    <w:rsid w:val="002D57E2"/>
    <w:rsid w:val="002D5DCB"/>
    <w:rsid w:val="002D718F"/>
    <w:rsid w:val="002D76E0"/>
    <w:rsid w:val="002E1C12"/>
    <w:rsid w:val="002E3ED5"/>
    <w:rsid w:val="002E5354"/>
    <w:rsid w:val="002F037B"/>
    <w:rsid w:val="002F0536"/>
    <w:rsid w:val="002F107D"/>
    <w:rsid w:val="002F723B"/>
    <w:rsid w:val="002F7902"/>
    <w:rsid w:val="002F7981"/>
    <w:rsid w:val="003023CD"/>
    <w:rsid w:val="00302CDC"/>
    <w:rsid w:val="00302CE9"/>
    <w:rsid w:val="00303523"/>
    <w:rsid w:val="00303F3C"/>
    <w:rsid w:val="00305FD7"/>
    <w:rsid w:val="00306F3F"/>
    <w:rsid w:val="00307F6B"/>
    <w:rsid w:val="003113ED"/>
    <w:rsid w:val="00313ACE"/>
    <w:rsid w:val="00315B69"/>
    <w:rsid w:val="0031754D"/>
    <w:rsid w:val="00317724"/>
    <w:rsid w:val="00321152"/>
    <w:rsid w:val="0032180A"/>
    <w:rsid w:val="00321C5C"/>
    <w:rsid w:val="00322E81"/>
    <w:rsid w:val="00324976"/>
    <w:rsid w:val="0032705A"/>
    <w:rsid w:val="003278D3"/>
    <w:rsid w:val="00327C9C"/>
    <w:rsid w:val="00327D10"/>
    <w:rsid w:val="00330332"/>
    <w:rsid w:val="0033386B"/>
    <w:rsid w:val="0033793E"/>
    <w:rsid w:val="003403E8"/>
    <w:rsid w:val="00341AA4"/>
    <w:rsid w:val="00345BF4"/>
    <w:rsid w:val="003507C7"/>
    <w:rsid w:val="00351399"/>
    <w:rsid w:val="0035489A"/>
    <w:rsid w:val="00355C9F"/>
    <w:rsid w:val="003565F3"/>
    <w:rsid w:val="00365493"/>
    <w:rsid w:val="00366466"/>
    <w:rsid w:val="00367468"/>
    <w:rsid w:val="00367E02"/>
    <w:rsid w:val="00370225"/>
    <w:rsid w:val="00371BC6"/>
    <w:rsid w:val="00371F84"/>
    <w:rsid w:val="003750F8"/>
    <w:rsid w:val="00376AA2"/>
    <w:rsid w:val="003819E1"/>
    <w:rsid w:val="00381CAE"/>
    <w:rsid w:val="00381F80"/>
    <w:rsid w:val="00382DD2"/>
    <w:rsid w:val="00384643"/>
    <w:rsid w:val="003849AA"/>
    <w:rsid w:val="00386D57"/>
    <w:rsid w:val="00391D0A"/>
    <w:rsid w:val="00396288"/>
    <w:rsid w:val="003A0601"/>
    <w:rsid w:val="003A1404"/>
    <w:rsid w:val="003A5887"/>
    <w:rsid w:val="003A5CC6"/>
    <w:rsid w:val="003B01A4"/>
    <w:rsid w:val="003B3538"/>
    <w:rsid w:val="003B4FA5"/>
    <w:rsid w:val="003B533A"/>
    <w:rsid w:val="003C07FE"/>
    <w:rsid w:val="003C11C2"/>
    <w:rsid w:val="003C191E"/>
    <w:rsid w:val="003C27B2"/>
    <w:rsid w:val="003C3380"/>
    <w:rsid w:val="003C4C63"/>
    <w:rsid w:val="003C5048"/>
    <w:rsid w:val="003C55E2"/>
    <w:rsid w:val="003C5FF8"/>
    <w:rsid w:val="003C75C0"/>
    <w:rsid w:val="003D2B33"/>
    <w:rsid w:val="003D4733"/>
    <w:rsid w:val="003D4B53"/>
    <w:rsid w:val="003D5587"/>
    <w:rsid w:val="003D61DE"/>
    <w:rsid w:val="003D7359"/>
    <w:rsid w:val="003E060C"/>
    <w:rsid w:val="003F069A"/>
    <w:rsid w:val="003F3B78"/>
    <w:rsid w:val="003F46F0"/>
    <w:rsid w:val="003F5258"/>
    <w:rsid w:val="003F620E"/>
    <w:rsid w:val="00400396"/>
    <w:rsid w:val="004014A5"/>
    <w:rsid w:val="0040199E"/>
    <w:rsid w:val="00405714"/>
    <w:rsid w:val="00406054"/>
    <w:rsid w:val="00406115"/>
    <w:rsid w:val="004068DA"/>
    <w:rsid w:val="00406B0F"/>
    <w:rsid w:val="004102B9"/>
    <w:rsid w:val="00411C87"/>
    <w:rsid w:val="00412B55"/>
    <w:rsid w:val="00414380"/>
    <w:rsid w:val="00414B17"/>
    <w:rsid w:val="004159AF"/>
    <w:rsid w:val="00424006"/>
    <w:rsid w:val="004253EC"/>
    <w:rsid w:val="00435B17"/>
    <w:rsid w:val="0043759A"/>
    <w:rsid w:val="004411CC"/>
    <w:rsid w:val="00441929"/>
    <w:rsid w:val="00443B18"/>
    <w:rsid w:val="00444C4C"/>
    <w:rsid w:val="00445699"/>
    <w:rsid w:val="00446927"/>
    <w:rsid w:val="00446BB0"/>
    <w:rsid w:val="00447827"/>
    <w:rsid w:val="004507BE"/>
    <w:rsid w:val="0045084A"/>
    <w:rsid w:val="00460605"/>
    <w:rsid w:val="004617CF"/>
    <w:rsid w:val="00461E09"/>
    <w:rsid w:val="00462806"/>
    <w:rsid w:val="00466869"/>
    <w:rsid w:val="00467CE4"/>
    <w:rsid w:val="00470538"/>
    <w:rsid w:val="0047075D"/>
    <w:rsid w:val="00471FDD"/>
    <w:rsid w:val="004744A5"/>
    <w:rsid w:val="0047536B"/>
    <w:rsid w:val="004756E8"/>
    <w:rsid w:val="004762E3"/>
    <w:rsid w:val="004776BB"/>
    <w:rsid w:val="00484229"/>
    <w:rsid w:val="00486476"/>
    <w:rsid w:val="00491559"/>
    <w:rsid w:val="0049166F"/>
    <w:rsid w:val="00492A53"/>
    <w:rsid w:val="00493C4B"/>
    <w:rsid w:val="004943F9"/>
    <w:rsid w:val="00495ADB"/>
    <w:rsid w:val="00495B89"/>
    <w:rsid w:val="00497278"/>
    <w:rsid w:val="00497365"/>
    <w:rsid w:val="004A1EAE"/>
    <w:rsid w:val="004A1F8E"/>
    <w:rsid w:val="004A2C9F"/>
    <w:rsid w:val="004A30A4"/>
    <w:rsid w:val="004A3559"/>
    <w:rsid w:val="004A7FF9"/>
    <w:rsid w:val="004B1E0F"/>
    <w:rsid w:val="004C0A97"/>
    <w:rsid w:val="004C173B"/>
    <w:rsid w:val="004C2594"/>
    <w:rsid w:val="004C7711"/>
    <w:rsid w:val="004D0DC1"/>
    <w:rsid w:val="004D2375"/>
    <w:rsid w:val="004D3CDF"/>
    <w:rsid w:val="004E072C"/>
    <w:rsid w:val="004E2EFE"/>
    <w:rsid w:val="004E5D83"/>
    <w:rsid w:val="004F116B"/>
    <w:rsid w:val="004F270C"/>
    <w:rsid w:val="004F281C"/>
    <w:rsid w:val="004F6A27"/>
    <w:rsid w:val="004F7373"/>
    <w:rsid w:val="005011CC"/>
    <w:rsid w:val="00503D59"/>
    <w:rsid w:val="00505532"/>
    <w:rsid w:val="0050605E"/>
    <w:rsid w:val="00511059"/>
    <w:rsid w:val="0051175B"/>
    <w:rsid w:val="00522989"/>
    <w:rsid w:val="00523D33"/>
    <w:rsid w:val="00523E0F"/>
    <w:rsid w:val="0052489E"/>
    <w:rsid w:val="00526799"/>
    <w:rsid w:val="00527138"/>
    <w:rsid w:val="00527A9B"/>
    <w:rsid w:val="00533610"/>
    <w:rsid w:val="00533ECF"/>
    <w:rsid w:val="0053608D"/>
    <w:rsid w:val="00540E70"/>
    <w:rsid w:val="00544590"/>
    <w:rsid w:val="005476AE"/>
    <w:rsid w:val="00550510"/>
    <w:rsid w:val="0055539F"/>
    <w:rsid w:val="00562D38"/>
    <w:rsid w:val="0056302C"/>
    <w:rsid w:val="005654F9"/>
    <w:rsid w:val="00565620"/>
    <w:rsid w:val="00570527"/>
    <w:rsid w:val="00571C59"/>
    <w:rsid w:val="005757A0"/>
    <w:rsid w:val="00581B2A"/>
    <w:rsid w:val="00581B57"/>
    <w:rsid w:val="005856A9"/>
    <w:rsid w:val="005864C5"/>
    <w:rsid w:val="00587DBD"/>
    <w:rsid w:val="00590076"/>
    <w:rsid w:val="00590AD0"/>
    <w:rsid w:val="00590F4A"/>
    <w:rsid w:val="0059115F"/>
    <w:rsid w:val="00591C3C"/>
    <w:rsid w:val="005958BD"/>
    <w:rsid w:val="005A0E84"/>
    <w:rsid w:val="005A207E"/>
    <w:rsid w:val="005A47BC"/>
    <w:rsid w:val="005A618A"/>
    <w:rsid w:val="005B2C21"/>
    <w:rsid w:val="005B4A55"/>
    <w:rsid w:val="005B7E0B"/>
    <w:rsid w:val="005C34EF"/>
    <w:rsid w:val="005C4361"/>
    <w:rsid w:val="005C6210"/>
    <w:rsid w:val="005D03EB"/>
    <w:rsid w:val="005D13C2"/>
    <w:rsid w:val="005E155E"/>
    <w:rsid w:val="005E1EA6"/>
    <w:rsid w:val="005E422F"/>
    <w:rsid w:val="005E45B8"/>
    <w:rsid w:val="005E54B9"/>
    <w:rsid w:val="005E5568"/>
    <w:rsid w:val="005F064C"/>
    <w:rsid w:val="005F0781"/>
    <w:rsid w:val="005F1ED7"/>
    <w:rsid w:val="005F3D9C"/>
    <w:rsid w:val="0060386A"/>
    <w:rsid w:val="00607B9E"/>
    <w:rsid w:val="00610F99"/>
    <w:rsid w:val="0061189F"/>
    <w:rsid w:val="00611EAA"/>
    <w:rsid w:val="00612CAC"/>
    <w:rsid w:val="00613742"/>
    <w:rsid w:val="00621E30"/>
    <w:rsid w:val="0062710A"/>
    <w:rsid w:val="00630806"/>
    <w:rsid w:val="00632966"/>
    <w:rsid w:val="006338E1"/>
    <w:rsid w:val="006374A2"/>
    <w:rsid w:val="0063766E"/>
    <w:rsid w:val="00637C42"/>
    <w:rsid w:val="00637E08"/>
    <w:rsid w:val="006420C5"/>
    <w:rsid w:val="006437B5"/>
    <w:rsid w:val="00643C3A"/>
    <w:rsid w:val="00644F16"/>
    <w:rsid w:val="006467AD"/>
    <w:rsid w:val="00647582"/>
    <w:rsid w:val="00652357"/>
    <w:rsid w:val="006526CF"/>
    <w:rsid w:val="00652D3C"/>
    <w:rsid w:val="00653D27"/>
    <w:rsid w:val="00656ACE"/>
    <w:rsid w:val="00657E80"/>
    <w:rsid w:val="006601CE"/>
    <w:rsid w:val="00660E87"/>
    <w:rsid w:val="00661BD4"/>
    <w:rsid w:val="00661C0D"/>
    <w:rsid w:val="006629D2"/>
    <w:rsid w:val="00662A89"/>
    <w:rsid w:val="00662CC8"/>
    <w:rsid w:val="00665558"/>
    <w:rsid w:val="00666FA6"/>
    <w:rsid w:val="0067105C"/>
    <w:rsid w:val="00671463"/>
    <w:rsid w:val="006718DB"/>
    <w:rsid w:val="00673C75"/>
    <w:rsid w:val="006766DC"/>
    <w:rsid w:val="00676F57"/>
    <w:rsid w:val="0067748F"/>
    <w:rsid w:val="00681365"/>
    <w:rsid w:val="00681C8E"/>
    <w:rsid w:val="0068575A"/>
    <w:rsid w:val="00686126"/>
    <w:rsid w:val="006867A4"/>
    <w:rsid w:val="006867E8"/>
    <w:rsid w:val="00696A03"/>
    <w:rsid w:val="00696EBB"/>
    <w:rsid w:val="00697E98"/>
    <w:rsid w:val="006A1847"/>
    <w:rsid w:val="006A3318"/>
    <w:rsid w:val="006A3662"/>
    <w:rsid w:val="006A46C5"/>
    <w:rsid w:val="006A61AE"/>
    <w:rsid w:val="006A65C9"/>
    <w:rsid w:val="006B3762"/>
    <w:rsid w:val="006B412E"/>
    <w:rsid w:val="006B475F"/>
    <w:rsid w:val="006B6095"/>
    <w:rsid w:val="006B648D"/>
    <w:rsid w:val="006B6CE8"/>
    <w:rsid w:val="006C0173"/>
    <w:rsid w:val="006C1444"/>
    <w:rsid w:val="006C4CDF"/>
    <w:rsid w:val="006D156F"/>
    <w:rsid w:val="006D30A2"/>
    <w:rsid w:val="006D7879"/>
    <w:rsid w:val="006E3303"/>
    <w:rsid w:val="006E3A27"/>
    <w:rsid w:val="006E76A8"/>
    <w:rsid w:val="006F1216"/>
    <w:rsid w:val="006F1D8B"/>
    <w:rsid w:val="006F3586"/>
    <w:rsid w:val="006F3E3D"/>
    <w:rsid w:val="006F713A"/>
    <w:rsid w:val="0070005C"/>
    <w:rsid w:val="007002C8"/>
    <w:rsid w:val="00702FAB"/>
    <w:rsid w:val="007031AA"/>
    <w:rsid w:val="0070449E"/>
    <w:rsid w:val="0070674F"/>
    <w:rsid w:val="0071008F"/>
    <w:rsid w:val="0071025A"/>
    <w:rsid w:val="00714189"/>
    <w:rsid w:val="007174FC"/>
    <w:rsid w:val="00717679"/>
    <w:rsid w:val="007202F7"/>
    <w:rsid w:val="007214A3"/>
    <w:rsid w:val="007218CA"/>
    <w:rsid w:val="0072315D"/>
    <w:rsid w:val="00724FCF"/>
    <w:rsid w:val="00726369"/>
    <w:rsid w:val="00726376"/>
    <w:rsid w:val="007301D1"/>
    <w:rsid w:val="00731C20"/>
    <w:rsid w:val="00735602"/>
    <w:rsid w:val="00735C64"/>
    <w:rsid w:val="00743219"/>
    <w:rsid w:val="00744A2B"/>
    <w:rsid w:val="00746270"/>
    <w:rsid w:val="0074674C"/>
    <w:rsid w:val="00746921"/>
    <w:rsid w:val="00746C9F"/>
    <w:rsid w:val="007479FD"/>
    <w:rsid w:val="007504B1"/>
    <w:rsid w:val="00751184"/>
    <w:rsid w:val="00756A36"/>
    <w:rsid w:val="00756EC3"/>
    <w:rsid w:val="007609D4"/>
    <w:rsid w:val="007610EC"/>
    <w:rsid w:val="007631D1"/>
    <w:rsid w:val="00763DDA"/>
    <w:rsid w:val="00763E5F"/>
    <w:rsid w:val="00764D62"/>
    <w:rsid w:val="00765EBB"/>
    <w:rsid w:val="00770E63"/>
    <w:rsid w:val="007722BE"/>
    <w:rsid w:val="00774104"/>
    <w:rsid w:val="00774E64"/>
    <w:rsid w:val="00781FC9"/>
    <w:rsid w:val="00783762"/>
    <w:rsid w:val="00784269"/>
    <w:rsid w:val="0078466C"/>
    <w:rsid w:val="00784D94"/>
    <w:rsid w:val="00784FDF"/>
    <w:rsid w:val="00785969"/>
    <w:rsid w:val="00786666"/>
    <w:rsid w:val="00787172"/>
    <w:rsid w:val="00787543"/>
    <w:rsid w:val="00790444"/>
    <w:rsid w:val="00790700"/>
    <w:rsid w:val="007910D4"/>
    <w:rsid w:val="00791917"/>
    <w:rsid w:val="00791A1D"/>
    <w:rsid w:val="0079557B"/>
    <w:rsid w:val="00796C8F"/>
    <w:rsid w:val="00797787"/>
    <w:rsid w:val="00797C8C"/>
    <w:rsid w:val="007A0D71"/>
    <w:rsid w:val="007A41FD"/>
    <w:rsid w:val="007A528B"/>
    <w:rsid w:val="007A799D"/>
    <w:rsid w:val="007B0BF1"/>
    <w:rsid w:val="007B1E46"/>
    <w:rsid w:val="007B2AA9"/>
    <w:rsid w:val="007B5D69"/>
    <w:rsid w:val="007B641C"/>
    <w:rsid w:val="007C3336"/>
    <w:rsid w:val="007C498E"/>
    <w:rsid w:val="007C754A"/>
    <w:rsid w:val="007C7797"/>
    <w:rsid w:val="007D00D5"/>
    <w:rsid w:val="007D3254"/>
    <w:rsid w:val="007D3CD6"/>
    <w:rsid w:val="007D4864"/>
    <w:rsid w:val="007D4E11"/>
    <w:rsid w:val="007D72BC"/>
    <w:rsid w:val="007E049F"/>
    <w:rsid w:val="007E213C"/>
    <w:rsid w:val="007E5342"/>
    <w:rsid w:val="007E65CE"/>
    <w:rsid w:val="007E6CFC"/>
    <w:rsid w:val="007E7404"/>
    <w:rsid w:val="007F1DBC"/>
    <w:rsid w:val="007F224E"/>
    <w:rsid w:val="007F5161"/>
    <w:rsid w:val="007F59C8"/>
    <w:rsid w:val="008012AB"/>
    <w:rsid w:val="008061C5"/>
    <w:rsid w:val="00807364"/>
    <w:rsid w:val="00807831"/>
    <w:rsid w:val="00807876"/>
    <w:rsid w:val="008152E2"/>
    <w:rsid w:val="00816010"/>
    <w:rsid w:val="00817193"/>
    <w:rsid w:val="00817C46"/>
    <w:rsid w:val="008216F2"/>
    <w:rsid w:val="00824A48"/>
    <w:rsid w:val="008256BE"/>
    <w:rsid w:val="00826A14"/>
    <w:rsid w:val="008320CF"/>
    <w:rsid w:val="008341C2"/>
    <w:rsid w:val="00837256"/>
    <w:rsid w:val="0084137D"/>
    <w:rsid w:val="00844C11"/>
    <w:rsid w:val="00844E18"/>
    <w:rsid w:val="00845E5D"/>
    <w:rsid w:val="008467E3"/>
    <w:rsid w:val="00851716"/>
    <w:rsid w:val="00851D09"/>
    <w:rsid w:val="00852EB6"/>
    <w:rsid w:val="008530DC"/>
    <w:rsid w:val="00853582"/>
    <w:rsid w:val="00855B07"/>
    <w:rsid w:val="00856B19"/>
    <w:rsid w:val="00857491"/>
    <w:rsid w:val="008579AF"/>
    <w:rsid w:val="00863B3A"/>
    <w:rsid w:val="00863E05"/>
    <w:rsid w:val="0086677F"/>
    <w:rsid w:val="0087025C"/>
    <w:rsid w:val="00871317"/>
    <w:rsid w:val="00871DE8"/>
    <w:rsid w:val="00874EA3"/>
    <w:rsid w:val="00875F79"/>
    <w:rsid w:val="0087752C"/>
    <w:rsid w:val="00877E37"/>
    <w:rsid w:val="00884AF3"/>
    <w:rsid w:val="0089080E"/>
    <w:rsid w:val="008932B9"/>
    <w:rsid w:val="00896A2D"/>
    <w:rsid w:val="008A1E89"/>
    <w:rsid w:val="008A2E6D"/>
    <w:rsid w:val="008A2F48"/>
    <w:rsid w:val="008A3AC7"/>
    <w:rsid w:val="008A4E10"/>
    <w:rsid w:val="008A6C9E"/>
    <w:rsid w:val="008B0C9F"/>
    <w:rsid w:val="008B1E5F"/>
    <w:rsid w:val="008B6211"/>
    <w:rsid w:val="008B6C8F"/>
    <w:rsid w:val="008B7F63"/>
    <w:rsid w:val="008C0882"/>
    <w:rsid w:val="008C5490"/>
    <w:rsid w:val="008D26B0"/>
    <w:rsid w:val="008D29B4"/>
    <w:rsid w:val="008D357D"/>
    <w:rsid w:val="008D3DC6"/>
    <w:rsid w:val="008D4E20"/>
    <w:rsid w:val="008D7405"/>
    <w:rsid w:val="008E2312"/>
    <w:rsid w:val="008F1650"/>
    <w:rsid w:val="008F2FA6"/>
    <w:rsid w:val="008F31D9"/>
    <w:rsid w:val="008F553C"/>
    <w:rsid w:val="008F5E22"/>
    <w:rsid w:val="008F648C"/>
    <w:rsid w:val="008F6C49"/>
    <w:rsid w:val="00900C05"/>
    <w:rsid w:val="00902427"/>
    <w:rsid w:val="00903A7B"/>
    <w:rsid w:val="00903C4A"/>
    <w:rsid w:val="0090623A"/>
    <w:rsid w:val="00910623"/>
    <w:rsid w:val="00914B1B"/>
    <w:rsid w:val="009152B8"/>
    <w:rsid w:val="009177CA"/>
    <w:rsid w:val="009216C2"/>
    <w:rsid w:val="00922997"/>
    <w:rsid w:val="0092455E"/>
    <w:rsid w:val="00926B80"/>
    <w:rsid w:val="0092759A"/>
    <w:rsid w:val="00930375"/>
    <w:rsid w:val="00932BC5"/>
    <w:rsid w:val="00934270"/>
    <w:rsid w:val="00935FCC"/>
    <w:rsid w:val="009435B0"/>
    <w:rsid w:val="00945276"/>
    <w:rsid w:val="00945435"/>
    <w:rsid w:val="00950139"/>
    <w:rsid w:val="00950BA1"/>
    <w:rsid w:val="009525CF"/>
    <w:rsid w:val="00953CD3"/>
    <w:rsid w:val="00955016"/>
    <w:rsid w:val="009552A5"/>
    <w:rsid w:val="00971220"/>
    <w:rsid w:val="0097387A"/>
    <w:rsid w:val="009813E4"/>
    <w:rsid w:val="0098156F"/>
    <w:rsid w:val="00983245"/>
    <w:rsid w:val="009844F2"/>
    <w:rsid w:val="00986829"/>
    <w:rsid w:val="009869EC"/>
    <w:rsid w:val="00987F6D"/>
    <w:rsid w:val="0099399A"/>
    <w:rsid w:val="009960B5"/>
    <w:rsid w:val="009A2B31"/>
    <w:rsid w:val="009A413F"/>
    <w:rsid w:val="009A44F9"/>
    <w:rsid w:val="009A4D08"/>
    <w:rsid w:val="009B069A"/>
    <w:rsid w:val="009B4D7E"/>
    <w:rsid w:val="009B634C"/>
    <w:rsid w:val="009B7318"/>
    <w:rsid w:val="009C40EC"/>
    <w:rsid w:val="009C491A"/>
    <w:rsid w:val="009C64C8"/>
    <w:rsid w:val="009C6BFF"/>
    <w:rsid w:val="009D058B"/>
    <w:rsid w:val="009D0596"/>
    <w:rsid w:val="009D32C7"/>
    <w:rsid w:val="009D4A28"/>
    <w:rsid w:val="009D4E07"/>
    <w:rsid w:val="009D523A"/>
    <w:rsid w:val="009D52BB"/>
    <w:rsid w:val="009D6D05"/>
    <w:rsid w:val="009E3261"/>
    <w:rsid w:val="009E581D"/>
    <w:rsid w:val="009F097F"/>
    <w:rsid w:val="009F1998"/>
    <w:rsid w:val="009F2000"/>
    <w:rsid w:val="009F23F9"/>
    <w:rsid w:val="009F52CD"/>
    <w:rsid w:val="009F5CD8"/>
    <w:rsid w:val="009F7C1F"/>
    <w:rsid w:val="009F7E32"/>
    <w:rsid w:val="00A01E61"/>
    <w:rsid w:val="00A05269"/>
    <w:rsid w:val="00A07E62"/>
    <w:rsid w:val="00A136BC"/>
    <w:rsid w:val="00A1482C"/>
    <w:rsid w:val="00A1720D"/>
    <w:rsid w:val="00A17F17"/>
    <w:rsid w:val="00A217F3"/>
    <w:rsid w:val="00A225F1"/>
    <w:rsid w:val="00A236CD"/>
    <w:rsid w:val="00A30232"/>
    <w:rsid w:val="00A328B3"/>
    <w:rsid w:val="00A34B65"/>
    <w:rsid w:val="00A36DB3"/>
    <w:rsid w:val="00A41891"/>
    <w:rsid w:val="00A42DD1"/>
    <w:rsid w:val="00A440CD"/>
    <w:rsid w:val="00A45E78"/>
    <w:rsid w:val="00A542AB"/>
    <w:rsid w:val="00A548E8"/>
    <w:rsid w:val="00A54BD2"/>
    <w:rsid w:val="00A55038"/>
    <w:rsid w:val="00A56036"/>
    <w:rsid w:val="00A57ED8"/>
    <w:rsid w:val="00A6061A"/>
    <w:rsid w:val="00A61523"/>
    <w:rsid w:val="00A628B5"/>
    <w:rsid w:val="00A641F8"/>
    <w:rsid w:val="00A64F16"/>
    <w:rsid w:val="00A65C23"/>
    <w:rsid w:val="00A70AC3"/>
    <w:rsid w:val="00A7661C"/>
    <w:rsid w:val="00A76FC3"/>
    <w:rsid w:val="00A77FE2"/>
    <w:rsid w:val="00A82DAA"/>
    <w:rsid w:val="00A84CD3"/>
    <w:rsid w:val="00A86341"/>
    <w:rsid w:val="00A864F5"/>
    <w:rsid w:val="00A86537"/>
    <w:rsid w:val="00A87BC0"/>
    <w:rsid w:val="00A90A8D"/>
    <w:rsid w:val="00A90E03"/>
    <w:rsid w:val="00A94928"/>
    <w:rsid w:val="00AA1019"/>
    <w:rsid w:val="00AA304B"/>
    <w:rsid w:val="00AA4A2A"/>
    <w:rsid w:val="00AA585F"/>
    <w:rsid w:val="00AA710F"/>
    <w:rsid w:val="00AB1975"/>
    <w:rsid w:val="00AB1CF5"/>
    <w:rsid w:val="00AB22BE"/>
    <w:rsid w:val="00AB4A36"/>
    <w:rsid w:val="00AB6529"/>
    <w:rsid w:val="00AB6CA0"/>
    <w:rsid w:val="00AB7133"/>
    <w:rsid w:val="00AC13B3"/>
    <w:rsid w:val="00AC3F8F"/>
    <w:rsid w:val="00AC6F75"/>
    <w:rsid w:val="00AD1436"/>
    <w:rsid w:val="00AD1C4E"/>
    <w:rsid w:val="00AD3833"/>
    <w:rsid w:val="00AD680A"/>
    <w:rsid w:val="00AE2140"/>
    <w:rsid w:val="00AE3A42"/>
    <w:rsid w:val="00AE4779"/>
    <w:rsid w:val="00AE4A67"/>
    <w:rsid w:val="00AF0987"/>
    <w:rsid w:val="00AF38AD"/>
    <w:rsid w:val="00AF3956"/>
    <w:rsid w:val="00AF3D8E"/>
    <w:rsid w:val="00B02EFA"/>
    <w:rsid w:val="00B031B9"/>
    <w:rsid w:val="00B03B3B"/>
    <w:rsid w:val="00B05B37"/>
    <w:rsid w:val="00B11217"/>
    <w:rsid w:val="00B11C0C"/>
    <w:rsid w:val="00B11F34"/>
    <w:rsid w:val="00B12D20"/>
    <w:rsid w:val="00B12E24"/>
    <w:rsid w:val="00B144D1"/>
    <w:rsid w:val="00B15FAC"/>
    <w:rsid w:val="00B1707C"/>
    <w:rsid w:val="00B23512"/>
    <w:rsid w:val="00B255D0"/>
    <w:rsid w:val="00B26434"/>
    <w:rsid w:val="00B2649E"/>
    <w:rsid w:val="00B266C2"/>
    <w:rsid w:val="00B26EDC"/>
    <w:rsid w:val="00B3078B"/>
    <w:rsid w:val="00B30B23"/>
    <w:rsid w:val="00B35073"/>
    <w:rsid w:val="00B37C70"/>
    <w:rsid w:val="00B41669"/>
    <w:rsid w:val="00B42A14"/>
    <w:rsid w:val="00B43335"/>
    <w:rsid w:val="00B461FA"/>
    <w:rsid w:val="00B47177"/>
    <w:rsid w:val="00B51D2F"/>
    <w:rsid w:val="00B52999"/>
    <w:rsid w:val="00B54138"/>
    <w:rsid w:val="00B55715"/>
    <w:rsid w:val="00B56848"/>
    <w:rsid w:val="00B57AE0"/>
    <w:rsid w:val="00B57C93"/>
    <w:rsid w:val="00B60158"/>
    <w:rsid w:val="00B624F3"/>
    <w:rsid w:val="00B66F5B"/>
    <w:rsid w:val="00B7029C"/>
    <w:rsid w:val="00B752B4"/>
    <w:rsid w:val="00B82543"/>
    <w:rsid w:val="00B83A29"/>
    <w:rsid w:val="00B85EF3"/>
    <w:rsid w:val="00B90DCF"/>
    <w:rsid w:val="00B914A0"/>
    <w:rsid w:val="00B920DF"/>
    <w:rsid w:val="00B945E7"/>
    <w:rsid w:val="00B9470B"/>
    <w:rsid w:val="00B954CD"/>
    <w:rsid w:val="00B9793F"/>
    <w:rsid w:val="00BA0295"/>
    <w:rsid w:val="00BA05EC"/>
    <w:rsid w:val="00BA08BC"/>
    <w:rsid w:val="00BA236D"/>
    <w:rsid w:val="00BA4F5C"/>
    <w:rsid w:val="00BA5821"/>
    <w:rsid w:val="00BA7E61"/>
    <w:rsid w:val="00BB0B8E"/>
    <w:rsid w:val="00BB1272"/>
    <w:rsid w:val="00BB2CCD"/>
    <w:rsid w:val="00BB2D21"/>
    <w:rsid w:val="00BB4871"/>
    <w:rsid w:val="00BB4A85"/>
    <w:rsid w:val="00BB6238"/>
    <w:rsid w:val="00BC3085"/>
    <w:rsid w:val="00BC5AB5"/>
    <w:rsid w:val="00BC5F2C"/>
    <w:rsid w:val="00BD05E8"/>
    <w:rsid w:val="00BD241B"/>
    <w:rsid w:val="00BD3817"/>
    <w:rsid w:val="00BD3E6C"/>
    <w:rsid w:val="00BD43EF"/>
    <w:rsid w:val="00BD468A"/>
    <w:rsid w:val="00BD6A18"/>
    <w:rsid w:val="00BE0E59"/>
    <w:rsid w:val="00BE3758"/>
    <w:rsid w:val="00BE791E"/>
    <w:rsid w:val="00BF2C6D"/>
    <w:rsid w:val="00BF2F65"/>
    <w:rsid w:val="00BF3A4D"/>
    <w:rsid w:val="00BF62EC"/>
    <w:rsid w:val="00BF6F02"/>
    <w:rsid w:val="00BF6FC5"/>
    <w:rsid w:val="00C0046D"/>
    <w:rsid w:val="00C032D0"/>
    <w:rsid w:val="00C049A4"/>
    <w:rsid w:val="00C1243F"/>
    <w:rsid w:val="00C1364A"/>
    <w:rsid w:val="00C1605E"/>
    <w:rsid w:val="00C16973"/>
    <w:rsid w:val="00C17763"/>
    <w:rsid w:val="00C20C1E"/>
    <w:rsid w:val="00C22C51"/>
    <w:rsid w:val="00C2318C"/>
    <w:rsid w:val="00C2328B"/>
    <w:rsid w:val="00C265CB"/>
    <w:rsid w:val="00C2764E"/>
    <w:rsid w:val="00C344B6"/>
    <w:rsid w:val="00C34DF3"/>
    <w:rsid w:val="00C35BC5"/>
    <w:rsid w:val="00C4097B"/>
    <w:rsid w:val="00C42F76"/>
    <w:rsid w:val="00C43647"/>
    <w:rsid w:val="00C44C37"/>
    <w:rsid w:val="00C46B73"/>
    <w:rsid w:val="00C515A1"/>
    <w:rsid w:val="00C52DCE"/>
    <w:rsid w:val="00C566A4"/>
    <w:rsid w:val="00C601A6"/>
    <w:rsid w:val="00C60E31"/>
    <w:rsid w:val="00C6589E"/>
    <w:rsid w:val="00C66D6F"/>
    <w:rsid w:val="00C66F82"/>
    <w:rsid w:val="00C70345"/>
    <w:rsid w:val="00C7146C"/>
    <w:rsid w:val="00C71895"/>
    <w:rsid w:val="00C73480"/>
    <w:rsid w:val="00C75C35"/>
    <w:rsid w:val="00C76345"/>
    <w:rsid w:val="00C80BFF"/>
    <w:rsid w:val="00C82FF8"/>
    <w:rsid w:val="00C835E4"/>
    <w:rsid w:val="00C836CF"/>
    <w:rsid w:val="00C8445F"/>
    <w:rsid w:val="00C86251"/>
    <w:rsid w:val="00C86865"/>
    <w:rsid w:val="00C87D38"/>
    <w:rsid w:val="00C91113"/>
    <w:rsid w:val="00C93DD4"/>
    <w:rsid w:val="00C94C62"/>
    <w:rsid w:val="00C96318"/>
    <w:rsid w:val="00C96F73"/>
    <w:rsid w:val="00C97B4F"/>
    <w:rsid w:val="00CA1A05"/>
    <w:rsid w:val="00CA360C"/>
    <w:rsid w:val="00CA54A0"/>
    <w:rsid w:val="00CA5636"/>
    <w:rsid w:val="00CB05D0"/>
    <w:rsid w:val="00CB267E"/>
    <w:rsid w:val="00CB5AC0"/>
    <w:rsid w:val="00CC19D7"/>
    <w:rsid w:val="00CC1AFC"/>
    <w:rsid w:val="00CC395A"/>
    <w:rsid w:val="00CC43B3"/>
    <w:rsid w:val="00CD00DB"/>
    <w:rsid w:val="00CD144A"/>
    <w:rsid w:val="00CD22E7"/>
    <w:rsid w:val="00CD2F25"/>
    <w:rsid w:val="00CE03FB"/>
    <w:rsid w:val="00CE0405"/>
    <w:rsid w:val="00CE09F5"/>
    <w:rsid w:val="00CE3A0F"/>
    <w:rsid w:val="00CE4A3B"/>
    <w:rsid w:val="00CE4CB6"/>
    <w:rsid w:val="00CE4D1A"/>
    <w:rsid w:val="00CE6023"/>
    <w:rsid w:val="00CF109F"/>
    <w:rsid w:val="00CF3CC8"/>
    <w:rsid w:val="00CF4985"/>
    <w:rsid w:val="00CF563E"/>
    <w:rsid w:val="00CF6BE2"/>
    <w:rsid w:val="00D03792"/>
    <w:rsid w:val="00D04E1F"/>
    <w:rsid w:val="00D04FD1"/>
    <w:rsid w:val="00D061BD"/>
    <w:rsid w:val="00D10281"/>
    <w:rsid w:val="00D10591"/>
    <w:rsid w:val="00D127CD"/>
    <w:rsid w:val="00D150F0"/>
    <w:rsid w:val="00D1525B"/>
    <w:rsid w:val="00D15DDD"/>
    <w:rsid w:val="00D16504"/>
    <w:rsid w:val="00D177C5"/>
    <w:rsid w:val="00D231DC"/>
    <w:rsid w:val="00D23F4A"/>
    <w:rsid w:val="00D24D3F"/>
    <w:rsid w:val="00D27B39"/>
    <w:rsid w:val="00D362F6"/>
    <w:rsid w:val="00D36D85"/>
    <w:rsid w:val="00D4055E"/>
    <w:rsid w:val="00D409A5"/>
    <w:rsid w:val="00D41F8D"/>
    <w:rsid w:val="00D43D64"/>
    <w:rsid w:val="00D509A6"/>
    <w:rsid w:val="00D50BC1"/>
    <w:rsid w:val="00D561B9"/>
    <w:rsid w:val="00D676CA"/>
    <w:rsid w:val="00D73B95"/>
    <w:rsid w:val="00D75065"/>
    <w:rsid w:val="00D82A91"/>
    <w:rsid w:val="00D85468"/>
    <w:rsid w:val="00D8686B"/>
    <w:rsid w:val="00D86988"/>
    <w:rsid w:val="00D86E16"/>
    <w:rsid w:val="00D87532"/>
    <w:rsid w:val="00D90DED"/>
    <w:rsid w:val="00D91491"/>
    <w:rsid w:val="00DA2881"/>
    <w:rsid w:val="00DA35EE"/>
    <w:rsid w:val="00DA5B63"/>
    <w:rsid w:val="00DA6337"/>
    <w:rsid w:val="00DA6817"/>
    <w:rsid w:val="00DB0D16"/>
    <w:rsid w:val="00DB2CBA"/>
    <w:rsid w:val="00DB2E10"/>
    <w:rsid w:val="00DB37BA"/>
    <w:rsid w:val="00DB3AFB"/>
    <w:rsid w:val="00DC23A3"/>
    <w:rsid w:val="00DC47E1"/>
    <w:rsid w:val="00DC48E8"/>
    <w:rsid w:val="00DC6078"/>
    <w:rsid w:val="00DC7469"/>
    <w:rsid w:val="00DD3AEC"/>
    <w:rsid w:val="00DD732C"/>
    <w:rsid w:val="00DE0D50"/>
    <w:rsid w:val="00DE1B37"/>
    <w:rsid w:val="00DE3F86"/>
    <w:rsid w:val="00DE59BE"/>
    <w:rsid w:val="00DE79E2"/>
    <w:rsid w:val="00DF0322"/>
    <w:rsid w:val="00DF21FE"/>
    <w:rsid w:val="00DF40E6"/>
    <w:rsid w:val="00DF41D8"/>
    <w:rsid w:val="00DF5492"/>
    <w:rsid w:val="00DF6644"/>
    <w:rsid w:val="00E03250"/>
    <w:rsid w:val="00E06DB2"/>
    <w:rsid w:val="00E11B12"/>
    <w:rsid w:val="00E200E1"/>
    <w:rsid w:val="00E20D88"/>
    <w:rsid w:val="00E222FE"/>
    <w:rsid w:val="00E22403"/>
    <w:rsid w:val="00E2540A"/>
    <w:rsid w:val="00E256FB"/>
    <w:rsid w:val="00E2620F"/>
    <w:rsid w:val="00E32DBD"/>
    <w:rsid w:val="00E338C3"/>
    <w:rsid w:val="00E37E21"/>
    <w:rsid w:val="00E40ED4"/>
    <w:rsid w:val="00E4288F"/>
    <w:rsid w:val="00E42F1F"/>
    <w:rsid w:val="00E43FED"/>
    <w:rsid w:val="00E43FF3"/>
    <w:rsid w:val="00E4680B"/>
    <w:rsid w:val="00E473E0"/>
    <w:rsid w:val="00E50467"/>
    <w:rsid w:val="00E53C5E"/>
    <w:rsid w:val="00E568C0"/>
    <w:rsid w:val="00E57862"/>
    <w:rsid w:val="00E61206"/>
    <w:rsid w:val="00E62942"/>
    <w:rsid w:val="00E66284"/>
    <w:rsid w:val="00E666A0"/>
    <w:rsid w:val="00E671D8"/>
    <w:rsid w:val="00E67C15"/>
    <w:rsid w:val="00E67D64"/>
    <w:rsid w:val="00E7162A"/>
    <w:rsid w:val="00E72241"/>
    <w:rsid w:val="00E74259"/>
    <w:rsid w:val="00E756FB"/>
    <w:rsid w:val="00E82124"/>
    <w:rsid w:val="00E82C2B"/>
    <w:rsid w:val="00E83768"/>
    <w:rsid w:val="00E842BB"/>
    <w:rsid w:val="00E845BB"/>
    <w:rsid w:val="00E84D87"/>
    <w:rsid w:val="00E8574C"/>
    <w:rsid w:val="00E87CD9"/>
    <w:rsid w:val="00E901B3"/>
    <w:rsid w:val="00E946DE"/>
    <w:rsid w:val="00EA30E3"/>
    <w:rsid w:val="00EA798B"/>
    <w:rsid w:val="00EB0624"/>
    <w:rsid w:val="00EB2840"/>
    <w:rsid w:val="00EB2E0A"/>
    <w:rsid w:val="00EB4D08"/>
    <w:rsid w:val="00EB73F3"/>
    <w:rsid w:val="00EC0705"/>
    <w:rsid w:val="00EC24F9"/>
    <w:rsid w:val="00EC4DBE"/>
    <w:rsid w:val="00EC573F"/>
    <w:rsid w:val="00EC6E52"/>
    <w:rsid w:val="00EC7536"/>
    <w:rsid w:val="00ED0C75"/>
    <w:rsid w:val="00ED46A7"/>
    <w:rsid w:val="00ED5880"/>
    <w:rsid w:val="00ED6691"/>
    <w:rsid w:val="00ED7E02"/>
    <w:rsid w:val="00EE0E0B"/>
    <w:rsid w:val="00EE20ED"/>
    <w:rsid w:val="00EE5514"/>
    <w:rsid w:val="00EE603E"/>
    <w:rsid w:val="00EF02C0"/>
    <w:rsid w:val="00EF0383"/>
    <w:rsid w:val="00EF0A75"/>
    <w:rsid w:val="00EF2D7A"/>
    <w:rsid w:val="00EF3395"/>
    <w:rsid w:val="00F003AA"/>
    <w:rsid w:val="00F01040"/>
    <w:rsid w:val="00F0316E"/>
    <w:rsid w:val="00F04AC8"/>
    <w:rsid w:val="00F050DC"/>
    <w:rsid w:val="00F053A8"/>
    <w:rsid w:val="00F12D6E"/>
    <w:rsid w:val="00F1523B"/>
    <w:rsid w:val="00F215C2"/>
    <w:rsid w:val="00F22CE4"/>
    <w:rsid w:val="00F236A3"/>
    <w:rsid w:val="00F250C9"/>
    <w:rsid w:val="00F27B3B"/>
    <w:rsid w:val="00F27D10"/>
    <w:rsid w:val="00F27D2A"/>
    <w:rsid w:val="00F30F1C"/>
    <w:rsid w:val="00F34A29"/>
    <w:rsid w:val="00F34ACA"/>
    <w:rsid w:val="00F409CB"/>
    <w:rsid w:val="00F4715F"/>
    <w:rsid w:val="00F5111A"/>
    <w:rsid w:val="00F55303"/>
    <w:rsid w:val="00F56219"/>
    <w:rsid w:val="00F564F7"/>
    <w:rsid w:val="00F5788C"/>
    <w:rsid w:val="00F62A36"/>
    <w:rsid w:val="00F65D74"/>
    <w:rsid w:val="00F667B5"/>
    <w:rsid w:val="00F677D3"/>
    <w:rsid w:val="00F67D17"/>
    <w:rsid w:val="00F7366D"/>
    <w:rsid w:val="00F73E43"/>
    <w:rsid w:val="00F761FB"/>
    <w:rsid w:val="00F82DBB"/>
    <w:rsid w:val="00F830E4"/>
    <w:rsid w:val="00F84312"/>
    <w:rsid w:val="00F86ED5"/>
    <w:rsid w:val="00F90463"/>
    <w:rsid w:val="00F91099"/>
    <w:rsid w:val="00F92A3E"/>
    <w:rsid w:val="00F92E90"/>
    <w:rsid w:val="00F9330A"/>
    <w:rsid w:val="00F933F8"/>
    <w:rsid w:val="00F94364"/>
    <w:rsid w:val="00F94E1E"/>
    <w:rsid w:val="00F97D70"/>
    <w:rsid w:val="00FA02AD"/>
    <w:rsid w:val="00FA0426"/>
    <w:rsid w:val="00FA1926"/>
    <w:rsid w:val="00FA2CD5"/>
    <w:rsid w:val="00FA6859"/>
    <w:rsid w:val="00FB0BC1"/>
    <w:rsid w:val="00FB17F4"/>
    <w:rsid w:val="00FB2CB7"/>
    <w:rsid w:val="00FB30E8"/>
    <w:rsid w:val="00FB4741"/>
    <w:rsid w:val="00FB7730"/>
    <w:rsid w:val="00FC0483"/>
    <w:rsid w:val="00FC126E"/>
    <w:rsid w:val="00FC5EEA"/>
    <w:rsid w:val="00FC74C2"/>
    <w:rsid w:val="00FD04A5"/>
    <w:rsid w:val="00FD0E55"/>
    <w:rsid w:val="00FD1873"/>
    <w:rsid w:val="00FD205E"/>
    <w:rsid w:val="00FD24B3"/>
    <w:rsid w:val="00FD46AE"/>
    <w:rsid w:val="00FD4769"/>
    <w:rsid w:val="00FD6370"/>
    <w:rsid w:val="00FE04D3"/>
    <w:rsid w:val="00FE0FF2"/>
    <w:rsid w:val="00FE2F7A"/>
    <w:rsid w:val="00FE441D"/>
    <w:rsid w:val="00FE56E5"/>
    <w:rsid w:val="00FF0841"/>
    <w:rsid w:val="00FF0A69"/>
    <w:rsid w:val="00FF1797"/>
    <w:rsid w:val="00FF1A0D"/>
    <w:rsid w:val="00FF1B86"/>
    <w:rsid w:val="00FF5087"/>
    <w:rsid w:val="00FF6FB2"/>
    <w:rsid w:val="025A4594"/>
    <w:rsid w:val="02E27511"/>
    <w:rsid w:val="0F112256"/>
    <w:rsid w:val="12506DC8"/>
    <w:rsid w:val="2FAF2D84"/>
    <w:rsid w:val="31E51DD1"/>
    <w:rsid w:val="45AD7D9C"/>
    <w:rsid w:val="6418597D"/>
    <w:rsid w:val="666C51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8B74E00"/>
  <w15:docId w15:val="{2762898D-F159-4111-B42A-2150B4A8CC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 w:qFormat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  <w:lang w:val="en-US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qFormat/>
    <w:pPr>
      <w:widowControl/>
      <w:spacing w:before="100" w:beforeAutospacing="1" w:after="100" w:afterAutospacing="1"/>
      <w:jc w:val="left"/>
      <w:outlineLvl w:val="2"/>
    </w:pPr>
    <w:rPr>
      <w:rFonts w:ascii="宋体" w:eastAsia="宋体" w:hAnsi="宋体" w:cs="宋体"/>
      <w:b/>
      <w:bCs/>
      <w:kern w:val="0"/>
      <w:sz w:val="27"/>
      <w:szCs w:val="27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text"/>
    <w:basedOn w:val="a"/>
    <w:link w:val="a4"/>
    <w:uiPriority w:val="99"/>
    <w:semiHidden/>
    <w:unhideWhenUsed/>
    <w:qFormat/>
    <w:rPr>
      <w:sz w:val="20"/>
      <w:szCs w:val="20"/>
    </w:rPr>
  </w:style>
  <w:style w:type="paragraph" w:styleId="a5">
    <w:name w:val="Balloon Text"/>
    <w:basedOn w:val="a"/>
    <w:link w:val="a6"/>
    <w:uiPriority w:val="99"/>
    <w:semiHidden/>
    <w:unhideWhenUsed/>
    <w:qFormat/>
    <w:rPr>
      <w:rFonts w:ascii="Microsoft YaHei UI" w:eastAsia="Microsoft YaHei UI"/>
      <w:sz w:val="18"/>
      <w:szCs w:val="18"/>
    </w:rPr>
  </w:style>
  <w:style w:type="paragraph" w:styleId="a7">
    <w:name w:val="foot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b">
    <w:name w:val="Normal (Web)"/>
    <w:basedOn w:val="a"/>
    <w:uiPriority w:val="99"/>
    <w:semiHidden/>
    <w:unhideWhenUsed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c">
    <w:name w:val="annotation subject"/>
    <w:basedOn w:val="a3"/>
    <w:next w:val="a3"/>
    <w:link w:val="ad"/>
    <w:uiPriority w:val="99"/>
    <w:semiHidden/>
    <w:unhideWhenUsed/>
    <w:rPr>
      <w:b/>
      <w:bCs/>
    </w:rPr>
  </w:style>
  <w:style w:type="table" w:styleId="ae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Strong"/>
    <w:basedOn w:val="a0"/>
    <w:uiPriority w:val="22"/>
    <w:qFormat/>
    <w:rPr>
      <w:b/>
      <w:bCs/>
    </w:rPr>
  </w:style>
  <w:style w:type="character" w:styleId="af0">
    <w:name w:val="Emphasis"/>
    <w:basedOn w:val="a0"/>
    <w:uiPriority w:val="20"/>
    <w:qFormat/>
    <w:rPr>
      <w:i/>
      <w:iCs/>
    </w:rPr>
  </w:style>
  <w:style w:type="character" w:styleId="af1">
    <w:name w:val="Hyperlink"/>
    <w:basedOn w:val="a0"/>
    <w:uiPriority w:val="99"/>
    <w:unhideWhenUsed/>
    <w:qFormat/>
    <w:rPr>
      <w:color w:val="0000FF"/>
      <w:u w:val="single"/>
    </w:rPr>
  </w:style>
  <w:style w:type="character" w:styleId="HTML">
    <w:name w:val="HTML Code"/>
    <w:basedOn w:val="a0"/>
    <w:uiPriority w:val="99"/>
    <w:semiHidden/>
    <w:unhideWhenUsed/>
    <w:qFormat/>
    <w:rPr>
      <w:rFonts w:ascii="宋体" w:eastAsia="宋体" w:hAnsi="宋体" w:cs="宋体"/>
      <w:sz w:val="24"/>
      <w:szCs w:val="24"/>
    </w:rPr>
  </w:style>
  <w:style w:type="character" w:styleId="af2">
    <w:name w:val="annotation reference"/>
    <w:basedOn w:val="a0"/>
    <w:uiPriority w:val="99"/>
    <w:semiHidden/>
    <w:unhideWhenUsed/>
    <w:qFormat/>
    <w:rPr>
      <w:sz w:val="16"/>
      <w:szCs w:val="16"/>
    </w:rPr>
  </w:style>
  <w:style w:type="paragraph" w:styleId="af3">
    <w:name w:val="List Paragraph"/>
    <w:basedOn w:val="a"/>
    <w:uiPriority w:val="34"/>
    <w:qFormat/>
    <w:pPr>
      <w:ind w:firstLineChars="200" w:firstLine="420"/>
    </w:pPr>
  </w:style>
  <w:style w:type="character" w:customStyle="1" w:styleId="fontstyle01">
    <w:name w:val="fontstyle01"/>
    <w:basedOn w:val="a0"/>
    <w:qFormat/>
    <w:rPr>
      <w:rFonts w:ascii="GuardianTextEgypGR-Regular" w:hAnsi="GuardianTextEgypGR-Regular" w:hint="default"/>
      <w:color w:val="231F20"/>
      <w:sz w:val="16"/>
      <w:szCs w:val="16"/>
    </w:rPr>
  </w:style>
  <w:style w:type="character" w:customStyle="1" w:styleId="tlid-translation">
    <w:name w:val="tlid-translation"/>
    <w:basedOn w:val="a0"/>
    <w:qFormat/>
  </w:style>
  <w:style w:type="character" w:customStyle="1" w:styleId="skip">
    <w:name w:val="skip"/>
    <w:basedOn w:val="a0"/>
    <w:qFormat/>
  </w:style>
  <w:style w:type="character" w:customStyle="1" w:styleId="src">
    <w:name w:val="src"/>
    <w:basedOn w:val="a0"/>
    <w:qFormat/>
  </w:style>
  <w:style w:type="character" w:customStyle="1" w:styleId="30">
    <w:name w:val="标题 3 字符"/>
    <w:basedOn w:val="a0"/>
    <w:link w:val="3"/>
    <w:uiPriority w:val="9"/>
    <w:qFormat/>
    <w:rPr>
      <w:rFonts w:ascii="宋体" w:eastAsia="宋体" w:hAnsi="宋体" w:cs="宋体"/>
      <w:b/>
      <w:bCs/>
      <w:kern w:val="0"/>
      <w:sz w:val="27"/>
      <w:szCs w:val="27"/>
    </w:rPr>
  </w:style>
  <w:style w:type="character" w:customStyle="1" w:styleId="11">
    <w:name w:val="未处理的提及1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fontstyle21">
    <w:name w:val="fontstyle21"/>
    <w:basedOn w:val="a0"/>
    <w:qFormat/>
    <w:rPr>
      <w:rFonts w:ascii="AdvP4C4E74" w:hAnsi="AdvP4C4E74" w:hint="default"/>
      <w:color w:val="000000"/>
      <w:sz w:val="16"/>
      <w:szCs w:val="16"/>
    </w:rPr>
  </w:style>
  <w:style w:type="character" w:customStyle="1" w:styleId="fontstyle31">
    <w:name w:val="fontstyle31"/>
    <w:basedOn w:val="a0"/>
    <w:qFormat/>
    <w:rPr>
      <w:rFonts w:ascii="AdvOTb92eb7df.I" w:hAnsi="AdvOTb92eb7df.I" w:hint="default"/>
      <w:color w:val="000000"/>
      <w:sz w:val="16"/>
      <w:szCs w:val="16"/>
    </w:rPr>
  </w:style>
  <w:style w:type="character" w:customStyle="1" w:styleId="fontstyle41">
    <w:name w:val="fontstyle41"/>
    <w:basedOn w:val="a0"/>
    <w:qFormat/>
    <w:rPr>
      <w:rFonts w:ascii="AdvP4C4E51" w:hAnsi="AdvP4C4E51" w:hint="default"/>
      <w:color w:val="000000"/>
      <w:sz w:val="16"/>
      <w:szCs w:val="16"/>
    </w:rPr>
  </w:style>
  <w:style w:type="character" w:customStyle="1" w:styleId="fontstyle11">
    <w:name w:val="fontstyle11"/>
    <w:basedOn w:val="a0"/>
    <w:qFormat/>
    <w:rPr>
      <w:rFonts w:ascii="AdvOTb92eb7df.I" w:hAnsi="AdvOTb92eb7df.I" w:hint="default"/>
      <w:color w:val="000000"/>
      <w:sz w:val="16"/>
      <w:szCs w:val="16"/>
    </w:rPr>
  </w:style>
  <w:style w:type="character" w:customStyle="1" w:styleId="10">
    <w:name w:val="标题 1 字符"/>
    <w:basedOn w:val="a0"/>
    <w:link w:val="1"/>
    <w:uiPriority w:val="9"/>
    <w:qFormat/>
    <w:rPr>
      <w:b/>
      <w:bCs/>
      <w:kern w:val="44"/>
      <w:sz w:val="44"/>
      <w:szCs w:val="4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gt-baf-cell">
    <w:name w:val="gt-baf-cell"/>
    <w:basedOn w:val="a0"/>
    <w:qFormat/>
  </w:style>
  <w:style w:type="character" w:customStyle="1" w:styleId="20">
    <w:name w:val="标题 2 字符"/>
    <w:basedOn w:val="a0"/>
    <w:link w:val="2"/>
    <w:uiPriority w:val="9"/>
    <w:qFormat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paragraph" w:customStyle="1" w:styleId="p">
    <w:name w:val="p"/>
    <w:basedOn w:val="a"/>
    <w:qFormat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21">
    <w:name w:val="未处理的提及2"/>
    <w:basedOn w:val="a0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a0"/>
    <w:qFormat/>
  </w:style>
  <w:style w:type="character" w:customStyle="1" w:styleId="info">
    <w:name w:val="info"/>
    <w:basedOn w:val="a0"/>
    <w:qFormat/>
  </w:style>
  <w:style w:type="character" w:customStyle="1" w:styleId="fontstyle51">
    <w:name w:val="fontstyle51"/>
    <w:basedOn w:val="a0"/>
    <w:qFormat/>
    <w:rPr>
      <w:rFonts w:ascii="AdvOT863180fb+20" w:hAnsi="AdvOT863180fb+20" w:hint="default"/>
      <w:color w:val="000000"/>
      <w:sz w:val="14"/>
      <w:szCs w:val="14"/>
    </w:rPr>
  </w:style>
  <w:style w:type="character" w:customStyle="1" w:styleId="kwd-text">
    <w:name w:val="kwd-text"/>
    <w:basedOn w:val="a0"/>
    <w:qFormat/>
  </w:style>
  <w:style w:type="character" w:customStyle="1" w:styleId="a4">
    <w:name w:val="批注文字 字符"/>
    <w:basedOn w:val="a0"/>
    <w:link w:val="a3"/>
    <w:uiPriority w:val="99"/>
    <w:semiHidden/>
    <w:rPr>
      <w:kern w:val="2"/>
    </w:rPr>
  </w:style>
  <w:style w:type="character" w:customStyle="1" w:styleId="ad">
    <w:name w:val="批注主题 字符"/>
    <w:basedOn w:val="a4"/>
    <w:link w:val="ac"/>
    <w:uiPriority w:val="99"/>
    <w:semiHidden/>
    <w:qFormat/>
    <w:rPr>
      <w:b/>
      <w:bCs/>
      <w:kern w:val="2"/>
    </w:rPr>
  </w:style>
  <w:style w:type="character" w:customStyle="1" w:styleId="a6">
    <w:name w:val="批注框文本 字符"/>
    <w:basedOn w:val="a0"/>
    <w:link w:val="a5"/>
    <w:uiPriority w:val="99"/>
    <w:semiHidden/>
    <w:rPr>
      <w:rFonts w:ascii="Microsoft YaHei UI" w:eastAsia="Microsoft YaHei UI"/>
      <w:kern w:val="2"/>
      <w:sz w:val="18"/>
      <w:szCs w:val="18"/>
    </w:rPr>
  </w:style>
  <w:style w:type="character" w:customStyle="1" w:styleId="aa">
    <w:name w:val="页眉 字符"/>
    <w:basedOn w:val="a0"/>
    <w:link w:val="a9"/>
    <w:uiPriority w:val="99"/>
    <w:qFormat/>
    <w:rPr>
      <w:kern w:val="2"/>
      <w:sz w:val="18"/>
      <w:szCs w:val="18"/>
    </w:rPr>
  </w:style>
  <w:style w:type="character" w:customStyle="1" w:styleId="a8">
    <w:name w:val="页脚 字符"/>
    <w:basedOn w:val="a0"/>
    <w:link w:val="a7"/>
    <w:uiPriority w:val="99"/>
    <w:rPr>
      <w:kern w:val="2"/>
      <w:sz w:val="18"/>
      <w:szCs w:val="18"/>
    </w:rPr>
  </w:style>
  <w:style w:type="character" w:customStyle="1" w:styleId="jlqj4b">
    <w:name w:val="jlqj4b"/>
    <w:basedOn w:val="a0"/>
    <w:qFormat/>
  </w:style>
  <w:style w:type="paragraph" w:customStyle="1" w:styleId="12">
    <w:name w:val="修订1"/>
    <w:hidden/>
    <w:uiPriority w:val="99"/>
    <w:semiHidden/>
    <w:qFormat/>
    <w:rPr>
      <w:kern w:val="2"/>
      <w:sz w:val="21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enecards.org/cgi-bin/carddisp.pl?gene=CAMK2D&amp;keywords=rs78738012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genecards.org/cgi-bin/carddisp.pl?gene=MBNL2&amp;keywords=rs4771268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5629C32-6FA1-4E66-A387-550E819E37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3</Pages>
  <Words>592</Words>
  <Characters>3379</Characters>
  <Application>Microsoft Office Word</Application>
  <DocSecurity>0</DocSecurity>
  <Lines>28</Lines>
  <Paragraphs>7</Paragraphs>
  <ScaleCrop>false</ScaleCrop>
  <Company/>
  <LinksUpToDate>false</LinksUpToDate>
  <CharactersWithSpaces>3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 lx</dc:creator>
  <cp:lastModifiedBy>Yue Huang</cp:lastModifiedBy>
  <cp:revision>12</cp:revision>
  <dcterms:created xsi:type="dcterms:W3CDTF">2021-02-13T12:07:00Z</dcterms:created>
  <dcterms:modified xsi:type="dcterms:W3CDTF">2021-02-14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